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54FFD" w14:textId="77777777" w:rsidR="00201EBD" w:rsidRPr="001D430A" w:rsidRDefault="00201EBD" w:rsidP="00201EBD">
      <w:pPr>
        <w:spacing w:after="0" w:line="480" w:lineRule="auto"/>
        <w:ind w:firstLine="720"/>
        <w:contextualSpacing/>
        <w:rPr>
          <w:b/>
          <w:szCs w:val="24"/>
          <w:shd w:val="clear" w:color="auto" w:fill="FFFFFF"/>
          <w:lang w:val="id-ID"/>
        </w:rPr>
      </w:pPr>
      <w:r w:rsidRPr="001D430A">
        <w:rPr>
          <w:b/>
          <w:szCs w:val="24"/>
          <w:shd w:val="clear" w:color="auto" w:fill="FFFFFF"/>
          <w:lang w:val="id-ID"/>
        </w:rPr>
        <w:t>1. Analisis Konten 1</w:t>
      </w:r>
    </w:p>
    <w:p w14:paraId="70DA4B83" w14:textId="77777777" w:rsidR="00201EBD" w:rsidRPr="001D430A" w:rsidRDefault="00201EBD" w:rsidP="00201EBD">
      <w:pPr>
        <w:spacing w:after="0" w:line="480" w:lineRule="auto"/>
        <w:contextualSpacing/>
        <w:textAlignment w:val="baseline"/>
        <w:rPr>
          <w:b/>
          <w:szCs w:val="24"/>
          <w:shd w:val="clear" w:color="auto" w:fill="FFFFFF"/>
          <w:lang w:val="id-ID"/>
        </w:rPr>
      </w:pPr>
      <w:r w:rsidRPr="001D430A">
        <w:rPr>
          <w:b/>
          <w:szCs w:val="24"/>
          <w:shd w:val="clear" w:color="auto" w:fill="FFFFFF"/>
          <w:lang w:val="id-ID"/>
        </w:rPr>
        <w:t>Judul Berita: “Dorong RUU PKS, KSP Inisiasi Bentuk Gugus Tugas di Kementerian Lembaga”</w:t>
      </w:r>
    </w:p>
    <w:p w14:paraId="018FE00C" w14:textId="77777777" w:rsidR="00201EBD" w:rsidRPr="001D430A" w:rsidRDefault="00201EBD" w:rsidP="00201EBD">
      <w:pPr>
        <w:spacing w:after="0" w:line="480" w:lineRule="auto"/>
        <w:ind w:hanging="131"/>
        <w:contextualSpacing/>
        <w:textAlignment w:val="baseline"/>
        <w:rPr>
          <w:szCs w:val="24"/>
          <w:shd w:val="clear" w:color="auto" w:fill="FFFFFF"/>
          <w:lang w:val="id-ID"/>
        </w:rPr>
      </w:pPr>
      <w:r w:rsidRPr="001D430A">
        <w:rPr>
          <w:szCs w:val="24"/>
          <w:shd w:val="clear" w:color="auto" w:fill="FFFFFF"/>
          <w:lang w:val="id-ID"/>
        </w:rPr>
        <w:t>a. Struktur Sintaksis</w:t>
      </w:r>
    </w:p>
    <w:p w14:paraId="0792DECA" w14:textId="77777777" w:rsidR="00201EBD" w:rsidRPr="001D430A" w:rsidRDefault="00201EBD" w:rsidP="00201EBD">
      <w:pPr>
        <w:spacing w:after="0" w:line="480" w:lineRule="auto"/>
        <w:ind w:firstLine="589"/>
        <w:contextualSpacing/>
        <w:textAlignment w:val="baseline"/>
        <w:rPr>
          <w:szCs w:val="24"/>
          <w:shd w:val="clear" w:color="auto" w:fill="FFFFFF"/>
          <w:lang w:val="id-ID"/>
        </w:rPr>
      </w:pPr>
      <w:r w:rsidRPr="001D430A">
        <w:rPr>
          <w:szCs w:val="24"/>
          <w:shd w:val="clear" w:color="auto" w:fill="FFFFFF"/>
          <w:lang w:val="id-ID"/>
        </w:rPr>
        <w:t xml:space="preserve">Melihat dari struktur sintaksis fakta yang disusun oleh Suara.com dalam berita yang terbit tanggal 10 Februari 2021 ini berdasarkan skema berita yang menyangkut judul dan </w:t>
      </w:r>
      <w:r w:rsidRPr="001D430A">
        <w:rPr>
          <w:i/>
          <w:szCs w:val="24"/>
          <w:shd w:val="clear" w:color="auto" w:fill="FFFFFF"/>
          <w:lang w:val="id-ID"/>
        </w:rPr>
        <w:t xml:space="preserve">lead. </w:t>
      </w:r>
      <w:r w:rsidRPr="001D430A">
        <w:rPr>
          <w:szCs w:val="24"/>
          <w:shd w:val="clear" w:color="auto" w:fill="FFFFFF"/>
          <w:lang w:val="id-ID"/>
        </w:rPr>
        <w:t xml:space="preserve">Dari judul, penulis menggambarkan isu RUU PKS yang didorong agar segera dapat disahkan dengan cara membentuk inisiasi gugus tugas di kementerian lembaga. Dalam arti lain, pemberian judul semacam ini merupakan upaya untuk memberikan kabar baik mengenai RUU-PKS dengan disandingkannya terhadap upaya yang dianggap mempunyai daya yang mampu mendukung  disahkannya RUU tersebut. </w:t>
      </w:r>
    </w:p>
    <w:p w14:paraId="2879A83A"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ementara pada bagian </w:t>
      </w:r>
      <w:r w:rsidRPr="001D430A">
        <w:rPr>
          <w:i/>
          <w:szCs w:val="24"/>
          <w:shd w:val="clear" w:color="auto" w:fill="FFFFFF"/>
          <w:lang w:val="id-ID"/>
        </w:rPr>
        <w:t>lead</w:t>
      </w:r>
      <w:r w:rsidRPr="001D430A">
        <w:rPr>
          <w:szCs w:val="24"/>
          <w:shd w:val="clear" w:color="auto" w:fill="FFFFFF"/>
          <w:lang w:val="id-ID"/>
        </w:rPr>
        <w:t xml:space="preserve">, menghadirkan pernyataan dari salah satu tokoh besar dari pihak pemerintah. Penghadiran tokoh semacam ini dapat memberikan kepastian mengenai informasi yang disampaikan. Tidak hanya itu, pembuatan </w:t>
      </w:r>
      <w:r w:rsidRPr="001D430A">
        <w:rPr>
          <w:i/>
          <w:szCs w:val="24"/>
          <w:shd w:val="clear" w:color="auto" w:fill="FFFFFF"/>
          <w:lang w:val="id-ID"/>
        </w:rPr>
        <w:t xml:space="preserve">lead </w:t>
      </w:r>
      <w:r w:rsidRPr="001D430A">
        <w:rPr>
          <w:szCs w:val="24"/>
          <w:shd w:val="clear" w:color="auto" w:fill="FFFFFF"/>
          <w:lang w:val="id-ID"/>
        </w:rPr>
        <w:t xml:space="preserve">seperti juga memberikan kesan penasaran bagi pembaca agar terus membaca pada paragraf seterusnya. Tokoh yang dihadirkan di </w:t>
      </w:r>
      <w:r w:rsidRPr="001D430A">
        <w:rPr>
          <w:i/>
          <w:szCs w:val="24"/>
          <w:shd w:val="clear" w:color="auto" w:fill="FFFFFF"/>
          <w:lang w:val="id-ID"/>
        </w:rPr>
        <w:t>lead</w:t>
      </w:r>
      <w:r w:rsidRPr="001D430A">
        <w:rPr>
          <w:szCs w:val="24"/>
          <w:shd w:val="clear" w:color="auto" w:fill="FFFFFF"/>
          <w:lang w:val="id-ID"/>
        </w:rPr>
        <w:t xml:space="preserve"> ialah Moeldoko, Kepala Staf Presiden. Pernyataan dari beliau ini juga membuat </w:t>
      </w:r>
      <w:r w:rsidRPr="001D430A">
        <w:rPr>
          <w:i/>
          <w:szCs w:val="24"/>
          <w:shd w:val="clear" w:color="auto" w:fill="FFFFFF"/>
          <w:lang w:val="id-ID"/>
        </w:rPr>
        <w:t>lead</w:t>
      </w:r>
      <w:r w:rsidRPr="001D430A">
        <w:rPr>
          <w:szCs w:val="24"/>
          <w:shd w:val="clear" w:color="auto" w:fill="FFFFFF"/>
          <w:lang w:val="id-ID"/>
        </w:rPr>
        <w:t xml:space="preserve"> dari berita yang ditulis ini memberikan poin penting tentang bagaimana kabar keberlanjutan dari RUU-PKS.</w:t>
      </w:r>
    </w:p>
    <w:p w14:paraId="5E378AEE"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Latar informasi dan kutipan yang diambil dari penulis menjadikan berita ini dapat dilihat kepada pihak pro atau kontra RUU-PKS berita ini berpihak. Dengan menyampaikan latar informasi yang mengatakan bahwa Moeldoko mendukung RUU-PKS kemudian menyusun fakta dengan kutipan alasan-alasan dari narasumber tersebut, maka berita ini tidak hanya seberapa penting pendapat Moeldoko, melainkan seberapa penting RUU-PKS. Oleh karenanya, penulis memberikan dukungan pernyataan dari narasumber-narasumber lain di bagian penutup untuk memperkuat pernyataan Moeldoko.</w:t>
      </w:r>
    </w:p>
    <w:p w14:paraId="13D9A418" w14:textId="77777777" w:rsidR="00201EBD" w:rsidRDefault="00201EBD" w:rsidP="00201EBD">
      <w:pPr>
        <w:pStyle w:val="TidakAdaSpasi"/>
        <w:ind w:left="2268"/>
        <w:rPr>
          <w:lang w:val="id-ID"/>
        </w:rPr>
      </w:pPr>
      <w:r>
        <w:rPr>
          <w:lang w:val="id-ID"/>
        </w:rPr>
        <w:lastRenderedPageBreak/>
        <w:t>“</w:t>
      </w:r>
      <w:r w:rsidRPr="001D430A">
        <w:t>Dalam kesempatan tersebut, Menteri PPA I Gusti Ayu Bintang Darmawati mengaku setuju adanya gugus tugas agar kementerian dan lembaga bisa menentukan langkah cepat, siapa berbuat apa, terutama berkaitan dengan politik, substansi da</w:t>
      </w:r>
      <w:r>
        <w:t>n media dalam mengawal RUU PKS.</w:t>
      </w:r>
      <w:r>
        <w:rPr>
          <w:lang w:val="id-ID"/>
        </w:rPr>
        <w:t xml:space="preserve"> </w:t>
      </w:r>
      <w:r w:rsidRPr="001D430A">
        <w:t xml:space="preserve">Sementara Wamenkumham Eddy Hiariej berharap pembahasan RUU PKS tidak hanya di satu komisi di DPR saja, melainkan melibatkan Badan Legislatif karena </w:t>
      </w:r>
      <w:r>
        <w:t>isunya merupakan lintas komisi.</w:t>
      </w:r>
      <w:r>
        <w:rPr>
          <w:lang w:val="id-ID"/>
        </w:rPr>
        <w:t>”</w:t>
      </w:r>
      <w:r>
        <w:rPr>
          <w:rStyle w:val="ReferensiCatatanKaki"/>
          <w:spacing w:val="8"/>
          <w:szCs w:val="23"/>
          <w:lang w:val="id-ID"/>
        </w:rPr>
        <w:footnoteReference w:id="1"/>
      </w:r>
    </w:p>
    <w:p w14:paraId="1F78DD6D" w14:textId="77777777" w:rsidR="00201EBD" w:rsidRPr="001D430A" w:rsidRDefault="00201EBD" w:rsidP="00201EBD">
      <w:pPr>
        <w:pStyle w:val="NormalWeb"/>
        <w:shd w:val="clear" w:color="auto" w:fill="FFFFFF"/>
        <w:spacing w:before="0" w:beforeAutospacing="0" w:after="0" w:afterAutospacing="0" w:line="480" w:lineRule="auto"/>
        <w:contextualSpacing/>
        <w:jc w:val="both"/>
        <w:textAlignment w:val="baseline"/>
        <w:rPr>
          <w:spacing w:val="8"/>
          <w:szCs w:val="23"/>
          <w:lang w:val="id-ID"/>
        </w:rPr>
      </w:pPr>
    </w:p>
    <w:p w14:paraId="7AD3549E"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b. Struktur Skrip</w:t>
      </w:r>
    </w:p>
    <w:p w14:paraId="1862302E"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Pada struktur skrip ini, suara.com mengisahkan fakta dengan beberapa unsur. Adapun unsur yang pertama ialah </w:t>
      </w:r>
      <w:r w:rsidRPr="001D430A">
        <w:rPr>
          <w:i/>
          <w:szCs w:val="24"/>
          <w:shd w:val="clear" w:color="auto" w:fill="FFFFFF"/>
          <w:lang w:val="id-ID"/>
        </w:rPr>
        <w:t>What</w:t>
      </w:r>
      <w:r w:rsidRPr="001D430A">
        <w:rPr>
          <w:szCs w:val="24"/>
          <w:shd w:val="clear" w:color="auto" w:fill="FFFFFF"/>
          <w:lang w:val="id-ID"/>
        </w:rPr>
        <w:t xml:space="preserve">, yang dapat dilihat bahwa berita ini menginformasikan tentang akan diiniasinya gugus tugas di Kementerian Lembaga untuk mendorong RUU-PKS. Unsur lainnya, yaitu </w:t>
      </w:r>
      <w:r w:rsidRPr="001D430A">
        <w:rPr>
          <w:i/>
          <w:szCs w:val="24"/>
          <w:shd w:val="clear" w:color="auto" w:fill="FFFFFF"/>
          <w:lang w:val="id-ID"/>
        </w:rPr>
        <w:t>Who</w:t>
      </w:r>
      <w:r w:rsidRPr="001D430A">
        <w:rPr>
          <w:szCs w:val="24"/>
          <w:shd w:val="clear" w:color="auto" w:fill="FFFFFF"/>
          <w:lang w:val="id-ID"/>
        </w:rPr>
        <w:t xml:space="preserve"> yang pada berita ini difokuskan kepada ucapan-ucapan dari Moeldoko kemudian dihubungkan pernyataannya dengan kebijakan dari DPR. Terdapat juga seorang tokoh pada bagian ini yang dinukil oleh penulis, yaitu Gusti Ayu Bintang Darmawanti, Menteri PPA I yang setuju dengan adanya gugus tugas yang disampaikan Moeldoko. Juga dimasukkannya seorang tokoh lainnya, yaitu Eddy Hiariej, Wamenkumham yang di berita bagian akhir pernyataannya juga mendukung agar RUU-PKS ini segera diundangkan.</w:t>
      </w:r>
    </w:p>
    <w:p w14:paraId="09DF1514" w14:textId="77777777" w:rsidR="00201EBD" w:rsidRPr="001D430A" w:rsidRDefault="00201EBD" w:rsidP="00201EBD">
      <w:pPr>
        <w:spacing w:after="0" w:line="480" w:lineRule="auto"/>
        <w:ind w:firstLine="589"/>
        <w:contextualSpacing/>
        <w:textAlignment w:val="baseline"/>
        <w:rPr>
          <w:szCs w:val="24"/>
          <w:shd w:val="clear" w:color="auto" w:fill="FFFFFF"/>
          <w:lang w:val="id-ID"/>
        </w:rPr>
      </w:pPr>
      <w:r w:rsidRPr="001D430A">
        <w:rPr>
          <w:szCs w:val="24"/>
          <w:shd w:val="clear" w:color="auto" w:fill="FFFFFF"/>
          <w:lang w:val="id-ID"/>
        </w:rPr>
        <w:t xml:space="preserve">Kemudian ada unsur </w:t>
      </w:r>
      <w:r w:rsidRPr="001D430A">
        <w:rPr>
          <w:i/>
          <w:szCs w:val="24"/>
          <w:shd w:val="clear" w:color="auto" w:fill="FFFFFF"/>
          <w:lang w:val="id-ID"/>
        </w:rPr>
        <w:t>Why,</w:t>
      </w:r>
      <w:r w:rsidRPr="001D430A">
        <w:rPr>
          <w:szCs w:val="24"/>
          <w:shd w:val="clear" w:color="auto" w:fill="FFFFFF"/>
          <w:lang w:val="id-ID"/>
        </w:rPr>
        <w:t xml:space="preserve"> yang mana dituliskan oleh penulis mengenai apa alasan dari Moeldoko untuk membuat gugus tugas di Kementerian Lembaga yang khusus untuk mendorong RUU-PKS. Alasan tersebut adalah menurutnya gugus tugas untuk mengawal kinerja politik, aspek substansi dan komunikasi media sehingga RUU-PKS di DPR dapat berlangsung efektif dan dapat segera diundangkan. Unsur yang terakhir yang didapatkan peneliti di sini ialah </w:t>
      </w:r>
      <w:r w:rsidRPr="001D430A">
        <w:rPr>
          <w:i/>
          <w:szCs w:val="24"/>
          <w:shd w:val="clear" w:color="auto" w:fill="FFFFFF"/>
          <w:lang w:val="id-ID"/>
        </w:rPr>
        <w:t>How,</w:t>
      </w:r>
      <w:r w:rsidRPr="001D430A">
        <w:rPr>
          <w:szCs w:val="24"/>
          <w:shd w:val="clear" w:color="auto" w:fill="FFFFFF"/>
          <w:lang w:val="id-ID"/>
        </w:rPr>
        <w:t xml:space="preserve"> penulis di</w:t>
      </w:r>
      <w:r>
        <w:rPr>
          <w:szCs w:val="24"/>
          <w:shd w:val="clear" w:color="auto" w:fill="FFFFFF"/>
          <w:lang w:val="id-ID"/>
        </w:rPr>
        <w:t xml:space="preserve"> </w:t>
      </w:r>
      <w:r w:rsidRPr="001D430A">
        <w:rPr>
          <w:szCs w:val="24"/>
          <w:shd w:val="clear" w:color="auto" w:fill="FFFFFF"/>
          <w:lang w:val="id-ID"/>
        </w:rPr>
        <w:t>bagian akhir berita memberikan cara agar bagaimana RUU-PKS ini agar segera disahkan oleh DPR, adapun caranya ialah diambil dari pernyataan Eddy Hiariej yang menyatakan pembahasan RUU tersebut juga harus melibatkan Badan Legislatif.</w:t>
      </w:r>
    </w:p>
    <w:p w14:paraId="4E3854DD"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lastRenderedPageBreak/>
        <w:tab/>
      </w:r>
      <w:r w:rsidRPr="001D430A">
        <w:rPr>
          <w:szCs w:val="24"/>
          <w:shd w:val="clear" w:color="auto" w:fill="FFFFFF"/>
          <w:lang w:val="id-ID"/>
        </w:rPr>
        <w:tab/>
        <w:t>Jika dilihat secara penulisan, maka dapat diketahui bahwa Suara.com mengambil narasumber hanya dari pernyataan-pernyataan tokoh-tokoh yang pernyataannya saling mendukung agar disahkannya RUU-PKS. Pengunaan narasumber yang diambil seperti ini dapat dikatakan lebih banyak memberikan alasan-alasan agar RUU tersebut segera disahkan. Sementara untuk dari pihak pemerintah sendiri, hal ini memberikan informasi ada pihak dan siapa saja pihaknya yang pro terhadap RUU-PKS.</w:t>
      </w:r>
    </w:p>
    <w:p w14:paraId="621C8FC1"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7CC3C769"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c. Struktur Tematik</w:t>
      </w:r>
    </w:p>
    <w:p w14:paraId="7DC60159"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Pada struktur tematik, Suara.com memaparkan dua tema yang diangkat. Jika dilihat di pada paragraf pertama hingga pertengahan, maka ditemukan pembahasan mengenai pernyataan-pernyataan dari Moeldoko yang menyatakan keterangan pers mengenai alasan-alasannya dalam mendukung RUU-PKS agar segera diundangkan. Sedangkan jika dilihat pada paragraf pertengahan hingga akhir berita, maka dapat ditemukan pembahasan mengenai dukungan dari beberapa tokoh terhadap pernyataan Moeldoko.</w:t>
      </w:r>
    </w:p>
    <w:p w14:paraId="302EBD6D"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Dari paragraf awal hingga pertengahan, Suara.com jelas ingin menginformasikan dukungan terhadap RUU-PKS dari Moeldoko, yang mana sebelum itu DPR menarik RUU-PKS dari Prolegnas pada tahun 2020. Dengan dihadirkannya paragraf yang menyatakan alasan ditariknya RUU tersebut, Moeldoko dengan gamblang dituliskan penulis pada pernyataannya yang memikirkan kekecewaan rakyat yang pro terhadap RUU ini. Dengan begitu, pada paragraf 10 menjadikan berita ini memiliki informasi yang sangat penting untuk diketahui oleh pihak-pihak yang pro maupun kontra mengenai bagaimana pandangan pemerintah terhadap ditariknya RUU-PKS dari Prolegnas.</w:t>
      </w:r>
    </w:p>
    <w:p w14:paraId="0C25CF73"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219421E1"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d. Struktur Retoris</w:t>
      </w:r>
    </w:p>
    <w:p w14:paraId="4AE489EE"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lastRenderedPageBreak/>
        <w:tab/>
      </w:r>
      <w:r w:rsidRPr="001D430A">
        <w:rPr>
          <w:szCs w:val="24"/>
          <w:shd w:val="clear" w:color="auto" w:fill="FFFFFF"/>
          <w:lang w:val="id-ID"/>
        </w:rPr>
        <w:tab/>
        <w:t xml:space="preserve">Pada struktur retoris ini, penulis menekan fakta pada paragraf pertama tentang bagaimana seorang tokoh besar dari pihak pemerintah yang menyatakan agar RUU-PKS didorong yang dimaksudkan untuk segera diundangkan. Pada awal paragraf ini, penulis menggunakan kata “mendorong” yang mana makna ini dapat menyangkut sebuah upaya untuk meletakkan sesuatu di depan agar terlihat atau bisa juga diartikan agar lebih diutama dari yang lainnya. Upaya semacam ini dilakukan penulis untuk membawa pembaca ke sudut pandang yang satu, yaitu menjadikan RUU-PKS ini sebagai hal yang penting sehingga pembahasannya harus didorong di antara pembahasan RUU lainnya. </w:t>
      </w:r>
    </w:p>
    <w:p w14:paraId="3C8C5D75"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Dari temuan retoris ini, ada upaya penulis untuk menggiring opini untuk menyuarakan selalu menyuarakan pendapat kepada DPR yang belum juga menyelesaikan pembahasan RUU-PKS. Sementara penulis juga memasukkan gambar dari kalangan masyarakat yang sedang melakukan aksi damai yang bertajuk “stop kekerasan seksual”, yang pada gambar ini telihat tulisan pada sebuah payung hitam agar DPR segera mengesahkan RUU-PKS. Sedangkan gambar yang lain memperlihatkan Moeldoko yang sedang berdiri di hadapan sebuah </w:t>
      </w:r>
      <w:r w:rsidRPr="001D430A">
        <w:rPr>
          <w:i/>
          <w:szCs w:val="24"/>
          <w:shd w:val="clear" w:color="auto" w:fill="FFFFFF"/>
          <w:lang w:val="id-ID"/>
        </w:rPr>
        <w:t>microphone</w:t>
      </w:r>
      <w:r w:rsidRPr="001D430A">
        <w:rPr>
          <w:szCs w:val="24"/>
          <w:shd w:val="clear" w:color="auto" w:fill="FFFFFF"/>
          <w:lang w:val="id-ID"/>
        </w:rPr>
        <w:t xml:space="preserve"> yang membuatnya terlihat berwibawa. Hal ini ditujukan juga untuk mendukung pernyataan-pernyataan pro RUU-PKS yang telah disampaikan oleh Moeldoko sehingga pembaca dapat melihat seorang yang berwibawa menyampaikan pernyataannya.</w:t>
      </w:r>
    </w:p>
    <w:p w14:paraId="6FEA1DDA"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038837EC" w14:textId="77777777" w:rsidR="00201EBD" w:rsidRPr="001D430A" w:rsidRDefault="00201EBD" w:rsidP="00201EBD">
      <w:pPr>
        <w:spacing w:after="0" w:line="480" w:lineRule="auto"/>
        <w:ind w:hanging="142"/>
        <w:contextualSpacing/>
        <w:textAlignment w:val="baseline"/>
        <w:rPr>
          <w:b/>
          <w:szCs w:val="24"/>
          <w:shd w:val="clear" w:color="auto" w:fill="FFFFFF"/>
          <w:lang w:val="id-ID"/>
        </w:rPr>
      </w:pPr>
      <w:r w:rsidRPr="001D430A">
        <w:rPr>
          <w:b/>
          <w:szCs w:val="24"/>
          <w:shd w:val="clear" w:color="auto" w:fill="FFFFFF"/>
          <w:lang w:val="id-ID"/>
        </w:rPr>
        <w:t>2. Analisis Konten 2</w:t>
      </w:r>
    </w:p>
    <w:p w14:paraId="1BD618CD" w14:textId="77777777" w:rsidR="00201EBD" w:rsidRPr="001D430A" w:rsidRDefault="00201EBD" w:rsidP="00201EBD">
      <w:pPr>
        <w:spacing w:after="0" w:line="480" w:lineRule="auto"/>
        <w:contextualSpacing/>
        <w:textAlignment w:val="baseline"/>
        <w:rPr>
          <w:b/>
          <w:szCs w:val="24"/>
          <w:shd w:val="clear" w:color="auto" w:fill="FFFFFF"/>
          <w:lang w:val="id-ID"/>
        </w:rPr>
      </w:pPr>
      <w:r w:rsidRPr="001D430A">
        <w:rPr>
          <w:b/>
          <w:szCs w:val="24"/>
          <w:shd w:val="clear" w:color="auto" w:fill="FFFFFF"/>
          <w:lang w:val="id-ID"/>
        </w:rPr>
        <w:t>Judul Berita: “Kongres Ulama Perempuan Indonesia Kecam Aisha Weddings: Sahkan RUU PKS!”</w:t>
      </w:r>
    </w:p>
    <w:p w14:paraId="7F822F8F"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1. Struktur Sintaksis</w:t>
      </w:r>
    </w:p>
    <w:p w14:paraId="40677EE7"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Jika dilihat dari judul</w:t>
      </w:r>
      <w:r w:rsidRPr="001D430A">
        <w:rPr>
          <w:i/>
          <w:szCs w:val="24"/>
          <w:shd w:val="clear" w:color="auto" w:fill="FFFFFF"/>
          <w:lang w:val="id-ID"/>
        </w:rPr>
        <w:t>,</w:t>
      </w:r>
      <w:r w:rsidRPr="001D430A">
        <w:rPr>
          <w:szCs w:val="24"/>
          <w:shd w:val="clear" w:color="auto" w:fill="FFFFFF"/>
          <w:lang w:val="id-ID"/>
        </w:rPr>
        <w:t xml:space="preserve"> pada berita yang terbit tanggal 12 Februari 2021 ini penulis memberikan sebuah penegasan. Judul dengan jelas menggunakan tanda seru untuk memberikan kesan suatu yang penting dan suatu perintah yang harus segera dilakukan. Dalam </w:t>
      </w:r>
      <w:r w:rsidRPr="001D430A">
        <w:rPr>
          <w:szCs w:val="24"/>
          <w:shd w:val="clear" w:color="auto" w:fill="FFFFFF"/>
          <w:lang w:val="id-ID"/>
        </w:rPr>
        <w:lastRenderedPageBreak/>
        <w:t>hal ini penulis memberikan pernyataan lewat judul mengenai pengesahan RUU-PKS yang harus segera disahkan.</w:t>
      </w:r>
    </w:p>
    <w:p w14:paraId="5D7C4ACB" w14:textId="77777777" w:rsidR="00201EBD"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edangkan jika dilihat pada bagian </w:t>
      </w:r>
      <w:r w:rsidRPr="001D430A">
        <w:rPr>
          <w:i/>
          <w:szCs w:val="24"/>
          <w:shd w:val="clear" w:color="auto" w:fill="FFFFFF"/>
          <w:lang w:val="id-ID"/>
        </w:rPr>
        <w:t>lead</w:t>
      </w:r>
      <w:r w:rsidRPr="001D430A">
        <w:rPr>
          <w:szCs w:val="24"/>
          <w:shd w:val="clear" w:color="auto" w:fill="FFFFFF"/>
          <w:lang w:val="id-ID"/>
        </w:rPr>
        <w:t xml:space="preserve">, penulis menggunakan </w:t>
      </w:r>
      <w:r w:rsidRPr="001D430A">
        <w:rPr>
          <w:i/>
          <w:szCs w:val="24"/>
          <w:shd w:val="clear" w:color="auto" w:fill="FFFFFF"/>
          <w:lang w:val="id-ID"/>
        </w:rPr>
        <w:t>lead</w:t>
      </w:r>
      <w:r w:rsidRPr="001D430A">
        <w:rPr>
          <w:szCs w:val="24"/>
          <w:shd w:val="clear" w:color="auto" w:fill="FFFFFF"/>
          <w:lang w:val="id-ID"/>
        </w:rPr>
        <w:t xml:space="preserve"> yang memberikan keterangan yang terdapat dijudul, yaitu mengenai apa saja yang dikecam di </w:t>
      </w:r>
      <w:r w:rsidRPr="001D430A">
        <w:rPr>
          <w:i/>
          <w:szCs w:val="24"/>
          <w:shd w:val="clear" w:color="auto" w:fill="FFFFFF"/>
          <w:lang w:val="id-ID"/>
        </w:rPr>
        <w:t xml:space="preserve">wedding organizer </w:t>
      </w:r>
      <w:r w:rsidRPr="001D430A">
        <w:rPr>
          <w:szCs w:val="24"/>
          <w:shd w:val="clear" w:color="auto" w:fill="FFFFFF"/>
          <w:lang w:val="id-ID"/>
        </w:rPr>
        <w:t>Aisha Weddings oleh Jaringan Kongres Ulama Perempuan Indonesia (KUPI)</w:t>
      </w:r>
      <w:r>
        <w:rPr>
          <w:szCs w:val="24"/>
          <w:shd w:val="clear" w:color="auto" w:fill="FFFFFF"/>
          <w:lang w:val="id-ID"/>
        </w:rPr>
        <w:t xml:space="preserve"> seperti kawin paksa, nikah sirih, dan sebagainya</w:t>
      </w:r>
      <w:r w:rsidRPr="001D430A">
        <w:rPr>
          <w:szCs w:val="24"/>
          <w:shd w:val="clear" w:color="auto" w:fill="FFFFFF"/>
          <w:lang w:val="id-ID"/>
        </w:rPr>
        <w:t xml:space="preserve">. </w:t>
      </w:r>
      <w:r w:rsidRPr="001D430A">
        <w:rPr>
          <w:i/>
          <w:szCs w:val="24"/>
          <w:shd w:val="clear" w:color="auto" w:fill="FFFFFF"/>
          <w:lang w:val="id-ID"/>
        </w:rPr>
        <w:t xml:space="preserve">Lead </w:t>
      </w:r>
      <w:r w:rsidRPr="001D430A">
        <w:rPr>
          <w:szCs w:val="24"/>
          <w:shd w:val="clear" w:color="auto" w:fill="FFFFFF"/>
          <w:lang w:val="id-ID"/>
        </w:rPr>
        <w:t>semacam ini sudah menjelaskan sudut pandang yang diambil penulis, yaitu secara tidak langsung memberikan informasi bahwa apa yang dilakukan oleh Aisha Weddings itu salah. Sedangkan yang menyalahkan adalah KUPI yang mana sebagai Lemba</w:t>
      </w:r>
      <w:r>
        <w:rPr>
          <w:szCs w:val="24"/>
          <w:shd w:val="clear" w:color="auto" w:fill="FFFFFF"/>
          <w:lang w:val="id-ID"/>
        </w:rPr>
        <w:t>ga yang dengan citra yang baik dan mendukung RUU-PKS agar segera disahkan.</w:t>
      </w:r>
    </w:p>
    <w:p w14:paraId="044E36A6" w14:textId="77777777" w:rsidR="00201EBD" w:rsidRDefault="00201EBD" w:rsidP="00201EBD">
      <w:pPr>
        <w:pStyle w:val="TidakAdaSpasi"/>
        <w:ind w:left="2268"/>
        <w:rPr>
          <w:shd w:val="clear" w:color="auto" w:fill="FFFFFF"/>
          <w:lang w:val="id-ID"/>
        </w:rPr>
      </w:pPr>
      <w:r>
        <w:rPr>
          <w:shd w:val="clear" w:color="auto" w:fill="FFFFFF"/>
          <w:lang w:val="id-ID"/>
        </w:rPr>
        <w:t>“</w:t>
      </w:r>
      <w:r w:rsidRPr="002935C3">
        <w:rPr>
          <w:shd w:val="clear" w:color="auto" w:fill="FFFFFF"/>
        </w:rPr>
        <w:t>KUPI meminta DPR segera mengesahkan RUU Penghapusan Kekerasan Seksual untuk mengurangi angka kawin paksa di Indonesia.</w:t>
      </w:r>
      <w:r>
        <w:rPr>
          <w:shd w:val="clear" w:color="auto" w:fill="FFFFFF"/>
          <w:lang w:val="id-ID"/>
        </w:rPr>
        <w:t>”</w:t>
      </w:r>
      <w:r>
        <w:rPr>
          <w:rStyle w:val="ReferensiCatatanKaki"/>
          <w:spacing w:val="8"/>
          <w:szCs w:val="23"/>
          <w:shd w:val="clear" w:color="auto" w:fill="FFFFFF"/>
          <w:lang w:val="id-ID"/>
        </w:rPr>
        <w:footnoteReference w:id="2"/>
      </w:r>
    </w:p>
    <w:p w14:paraId="47933D2B" w14:textId="77777777" w:rsidR="00201EBD" w:rsidRPr="002935C3" w:rsidRDefault="00201EBD" w:rsidP="00201EBD">
      <w:pPr>
        <w:spacing w:after="0" w:line="240" w:lineRule="auto"/>
        <w:ind w:left="2268"/>
        <w:contextualSpacing/>
        <w:textAlignment w:val="baseline"/>
        <w:rPr>
          <w:szCs w:val="24"/>
          <w:shd w:val="clear" w:color="auto" w:fill="FFFFFF"/>
          <w:lang w:val="id-ID"/>
        </w:rPr>
      </w:pPr>
    </w:p>
    <w:p w14:paraId="769E83AB"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ecara latar informasi, berita ini jelas mengatakan bahwa apa yang dilakukan oleh Aisha Weddings telah melanggar hukum dan penulis juga menekankan fakta bahwa RUU PKS harus segera disahkan agar hal semacam ini tidak terulang kembali. Sementara penulis mengambil kutipan dari Ketua Majelis Musyawarah KUPI yang semakin menegaskan dengan menyebutkan pasal-pasal yang dilanggar oleh Aisha Weddings. Selain itu, kutipan juga menerangkan alasan-alasan mengapa RUU-PKS harus segera disahkan. Pada bagian ini, penulis memberikan </w:t>
      </w:r>
      <w:r w:rsidRPr="001D430A">
        <w:rPr>
          <w:i/>
          <w:szCs w:val="24"/>
          <w:shd w:val="clear" w:color="auto" w:fill="FFFFFF"/>
          <w:lang w:val="id-ID"/>
        </w:rPr>
        <w:t>frame</w:t>
      </w:r>
      <w:r w:rsidRPr="001D430A">
        <w:rPr>
          <w:szCs w:val="24"/>
          <w:shd w:val="clear" w:color="auto" w:fill="FFFFFF"/>
          <w:lang w:val="id-ID"/>
        </w:rPr>
        <w:t xml:space="preserve"> dalam penyusunan fakta, yaitu dengan menekankan fakta sebab-akibat, sehingga RUU-PKS yang harus segera disahkan.</w:t>
      </w:r>
    </w:p>
    <w:p w14:paraId="3A2E2A49"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18191368"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b. Struktur Skrip</w:t>
      </w:r>
    </w:p>
    <w:p w14:paraId="150A2AF1"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ejalan dengan strukstur sintaksis, pada strukstur skrip ini penulis memberikan penjelasan melalui penyusunan fakta yang diambil. Fakta di unsur </w:t>
      </w:r>
      <w:r w:rsidRPr="001D430A">
        <w:rPr>
          <w:i/>
          <w:szCs w:val="24"/>
          <w:shd w:val="clear" w:color="auto" w:fill="FFFFFF"/>
          <w:lang w:val="id-ID"/>
        </w:rPr>
        <w:t xml:space="preserve">What </w:t>
      </w:r>
      <w:r w:rsidRPr="001D430A">
        <w:rPr>
          <w:szCs w:val="24"/>
          <w:shd w:val="clear" w:color="auto" w:fill="FFFFFF"/>
          <w:lang w:val="id-ID"/>
        </w:rPr>
        <w:t xml:space="preserve">menerangkan bahwa </w:t>
      </w:r>
      <w:r w:rsidRPr="001D430A">
        <w:rPr>
          <w:szCs w:val="24"/>
          <w:shd w:val="clear" w:color="auto" w:fill="FFFFFF"/>
          <w:lang w:val="id-ID"/>
        </w:rPr>
        <w:lastRenderedPageBreak/>
        <w:t xml:space="preserve">Aisha Weddings telah melanggar hukum di Indonesia mengenai perkawinan. Kemudian unsur </w:t>
      </w:r>
      <w:r w:rsidRPr="001D430A">
        <w:rPr>
          <w:i/>
          <w:szCs w:val="24"/>
          <w:shd w:val="clear" w:color="auto" w:fill="FFFFFF"/>
          <w:lang w:val="id-ID"/>
        </w:rPr>
        <w:t>Who</w:t>
      </w:r>
      <w:r w:rsidRPr="001D430A">
        <w:rPr>
          <w:szCs w:val="24"/>
          <w:shd w:val="clear" w:color="auto" w:fill="FFFFFF"/>
          <w:lang w:val="id-ID"/>
        </w:rPr>
        <w:t xml:space="preserve"> menghadirkan tokoh penting dengan jabatannya di KUPI, akan tetapi dalam berita ini penulis hanya mengambil satu narasumber saja dan narasumber ini membawa nama KUPI. Adapun unsur </w:t>
      </w:r>
      <w:r w:rsidRPr="001D430A">
        <w:rPr>
          <w:i/>
          <w:szCs w:val="24"/>
          <w:shd w:val="clear" w:color="auto" w:fill="FFFFFF"/>
          <w:lang w:val="id-ID"/>
        </w:rPr>
        <w:t>Why</w:t>
      </w:r>
      <w:r w:rsidRPr="001D430A">
        <w:rPr>
          <w:szCs w:val="24"/>
          <w:shd w:val="clear" w:color="auto" w:fill="FFFFFF"/>
          <w:lang w:val="id-ID"/>
        </w:rPr>
        <w:t xml:space="preserve">, yakni penulis mengisahkan mengenai seberapa pentingnya RUU-PKS dengan memberikan penjelasan dari narasumber mengenai sebab dan akibat dari mengesampingkan RUU tersebut. Terakhir, unsur </w:t>
      </w:r>
      <w:r w:rsidRPr="001D430A">
        <w:rPr>
          <w:i/>
          <w:szCs w:val="24"/>
          <w:shd w:val="clear" w:color="auto" w:fill="FFFFFF"/>
          <w:lang w:val="id-ID"/>
        </w:rPr>
        <w:t>How</w:t>
      </w:r>
      <w:r w:rsidRPr="001D430A">
        <w:rPr>
          <w:szCs w:val="24"/>
          <w:shd w:val="clear" w:color="auto" w:fill="FFFFFF"/>
          <w:lang w:val="id-ID"/>
        </w:rPr>
        <w:t xml:space="preserve"> menjelaskan tentang bagaimana langkah dari KUPI dalam penanganan Aisha Weddings.</w:t>
      </w:r>
    </w:p>
    <w:p w14:paraId="421E0ED5"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162BCC76"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c. Struktur Tematik</w:t>
      </w:r>
    </w:p>
    <w:p w14:paraId="294F7E7F"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Secara strukstur tematik dalam berita ini terdapat dua tema yang diangkat. Tema pertama membahas tentang pelanggaran hukum yang dilakukan oleh Aisha Weddings mengenai perkawinan. Sementara tema kedua membahas pentingnya RUU-PKS agar segera disahkan. Adapun tema pertama dapat dilihat pada paragraf 1, 2, 3, 7, dan 8. Kemudian pada paragraf 4, 5, dan 6 membahas tema kedua.</w:t>
      </w:r>
    </w:p>
    <w:p w14:paraId="69B48761"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Pada tema pertama, penulis memasukkan poin-poin dengan menjabarkan secara detail pasal-pasal apa saja yang dilanggar oleh Aisha Wedding yang menyangkut perkawinan, informasi dan transaksi elektronik, dan perlindungan anak. Kemudian dikaitkan dengan bahaya yang dilakukannya. Selain itu, penulis juga menulis berita ini menggunakan bentuk kalimat yang berkonotasi sebuah seruan dan penegasan tentang pelanggaran hukum.</w:t>
      </w:r>
    </w:p>
    <w:p w14:paraId="4DBA8BC0"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Pada tema kedua, terkhusus pada paragraf 4, setelah menjabarkan keterangan dari Ketua Majelis Musyawarah KUPI, penulis kemudian meletakkan permintaan KUPI kepada DPR agar segera mengesahkan RUU-PKS untuk mengurangi angka pelanggaran pada pasal-pasal yang telah disebutkan sebelumnya. Oleh karenanya, tiga paragraf awal ini dapat berupa alasan atau sebab agar RUU-PKS segera disahkan. Selain itu, dengan fakta dari paragraf awal </w:t>
      </w:r>
      <w:r w:rsidRPr="001D430A">
        <w:rPr>
          <w:szCs w:val="24"/>
          <w:shd w:val="clear" w:color="auto" w:fill="FFFFFF"/>
          <w:lang w:val="id-ID"/>
        </w:rPr>
        <w:lastRenderedPageBreak/>
        <w:t>yang mana terdapat informasi pelanggaran hukum, maka sebagai proposisi, bagian paragraf pertengahan ini dinilai sebagai sebuah solusi.</w:t>
      </w:r>
    </w:p>
    <w:p w14:paraId="089013BA"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1A518B48"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d. Struktur Retoris</w:t>
      </w:r>
    </w:p>
    <w:p w14:paraId="45591249"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Pada struktur ini, penulis memberikan penekanan dengan kata “kecam” di judul dan kata “mengecam” di </w:t>
      </w:r>
      <w:r w:rsidRPr="001D430A">
        <w:rPr>
          <w:i/>
          <w:szCs w:val="24"/>
          <w:shd w:val="clear" w:color="auto" w:fill="FFFFFF"/>
          <w:lang w:val="id-ID"/>
        </w:rPr>
        <w:t>lead</w:t>
      </w:r>
      <w:r w:rsidRPr="001D430A">
        <w:rPr>
          <w:szCs w:val="24"/>
          <w:shd w:val="clear" w:color="auto" w:fill="FFFFFF"/>
          <w:lang w:val="id-ID"/>
        </w:rPr>
        <w:t xml:space="preserve"> berita. Secara kaidah bahasa, kata kecam dikonotasikan kepada suatu perihal yang sangat buruk sehingga akan dibenci oleh banyak orang yang kemudian orang-orang akan membuang jauh sesuatu tersebut. Dengan memilih kata kecam, penulis di sini menekankan bahaya dari Aisha Wedding yang menyediakan promosi pernikahan anak, poligami, hingga nikah siri. Maka dari itu, dapat diambil makna bahwa KUPI “mengecam” Aisha Weddings adalah bermakna perbuatan Aisha Wedding telah yang melanggar hukum dan perbuatan yang buruk dalam pandangan masyarakat.</w:t>
      </w:r>
    </w:p>
    <w:p w14:paraId="051F5F27"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Dalam penerbitan berita ini, penulis atau Suara.com hanya menambahkan gambar hasil </w:t>
      </w:r>
      <w:r w:rsidRPr="001D430A">
        <w:rPr>
          <w:i/>
          <w:szCs w:val="24"/>
          <w:shd w:val="clear" w:color="auto" w:fill="FFFFFF"/>
          <w:lang w:val="id-ID"/>
        </w:rPr>
        <w:t>screenshot</w:t>
      </w:r>
      <w:r w:rsidRPr="001D430A">
        <w:rPr>
          <w:szCs w:val="24"/>
          <w:shd w:val="clear" w:color="auto" w:fill="FFFFFF"/>
          <w:lang w:val="id-ID"/>
        </w:rPr>
        <w:t xml:space="preserve"> dari halaman web Aisha Wedding. Pada bagian gambar ini, tidak ada makna yang dapat diambil dari pemilihan gambar dan alasan apa yang melatarbelakangi menggunakan gambar tersebut selain menjelaskan bahwa Aisha Weddings mempunyai halaman web yang didesain baik. Namun, dengan adanya gambar atau foto tersebut, juga dapat menjelaskan kepada pembaca yang sekedar ingin mengunjungi web tersebut untuk mengecek fakta pelayanan yang dinilai melanggar hukum.</w:t>
      </w:r>
    </w:p>
    <w:p w14:paraId="1F920C79"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40F5455D" w14:textId="77777777" w:rsidR="00201EBD" w:rsidRPr="001D430A" w:rsidRDefault="00201EBD" w:rsidP="00201EBD">
      <w:pPr>
        <w:spacing w:after="0" w:line="480" w:lineRule="auto"/>
        <w:ind w:hanging="142"/>
        <w:contextualSpacing/>
        <w:textAlignment w:val="baseline"/>
        <w:rPr>
          <w:b/>
          <w:szCs w:val="24"/>
          <w:shd w:val="clear" w:color="auto" w:fill="FFFFFF"/>
          <w:lang w:val="id-ID"/>
        </w:rPr>
      </w:pPr>
      <w:r w:rsidRPr="001D430A">
        <w:rPr>
          <w:b/>
          <w:szCs w:val="24"/>
          <w:shd w:val="clear" w:color="auto" w:fill="FFFFFF"/>
          <w:lang w:val="id-ID"/>
        </w:rPr>
        <w:t>3. Analisis Konten 3</w:t>
      </w:r>
    </w:p>
    <w:p w14:paraId="1C72DE99" w14:textId="77777777" w:rsidR="00201EBD" w:rsidRPr="001D430A" w:rsidRDefault="00201EBD" w:rsidP="00201EBD">
      <w:pPr>
        <w:spacing w:after="0" w:line="480" w:lineRule="auto"/>
        <w:contextualSpacing/>
        <w:textAlignment w:val="baseline"/>
        <w:rPr>
          <w:b/>
          <w:szCs w:val="24"/>
          <w:shd w:val="clear" w:color="auto" w:fill="FFFFFF"/>
          <w:lang w:val="id-ID"/>
        </w:rPr>
      </w:pPr>
      <w:r w:rsidRPr="001D430A">
        <w:rPr>
          <w:b/>
          <w:szCs w:val="24"/>
          <w:shd w:val="clear" w:color="auto" w:fill="FFFFFF"/>
          <w:lang w:val="id-ID"/>
        </w:rPr>
        <w:t>Judul Berita: “GERAK Perempuan Desak Pemerintah Ratifikasi Konvensi ILO dan Sahkan RUU PKS”</w:t>
      </w:r>
    </w:p>
    <w:p w14:paraId="7DD256F0"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 Strukstur Sintaksis</w:t>
      </w:r>
    </w:p>
    <w:p w14:paraId="095E40B5"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lastRenderedPageBreak/>
        <w:tab/>
      </w:r>
      <w:r w:rsidRPr="001D430A">
        <w:rPr>
          <w:szCs w:val="24"/>
          <w:shd w:val="clear" w:color="auto" w:fill="FFFFFF"/>
          <w:lang w:val="id-ID"/>
        </w:rPr>
        <w:tab/>
        <w:t xml:space="preserve">Dalam struktur sintaksis ini menyangkut skema berita terutama pada bagian judul dan </w:t>
      </w:r>
      <w:r w:rsidRPr="001D430A">
        <w:rPr>
          <w:i/>
          <w:szCs w:val="24"/>
          <w:shd w:val="clear" w:color="auto" w:fill="FFFFFF"/>
          <w:lang w:val="id-ID"/>
        </w:rPr>
        <w:t>lead.</w:t>
      </w:r>
      <w:r w:rsidRPr="001D430A">
        <w:rPr>
          <w:szCs w:val="24"/>
          <w:shd w:val="clear" w:color="auto" w:fill="FFFFFF"/>
          <w:lang w:val="id-ID"/>
        </w:rPr>
        <w:t xml:space="preserve"> Adapun bagian judul dari berita yang terbit pada tanggal 8 Maret 2021 ini menjelaskan bahwa adanya desakan untuk mengesahkan RUU-PKS. Judul semacam ini mampu untuk menimbulkan perasaan penasaran dari pembaca, yaitu pada bagian koherensi RUU-PKS dengan ratifikasi konvensi ILO sehingga RUU tersebut didesak dan disandingkan dengannya. Sementara penulis membuat </w:t>
      </w:r>
      <w:r w:rsidRPr="001D430A">
        <w:rPr>
          <w:i/>
          <w:szCs w:val="24"/>
          <w:shd w:val="clear" w:color="auto" w:fill="FFFFFF"/>
          <w:lang w:val="id-ID"/>
        </w:rPr>
        <w:t>lead</w:t>
      </w:r>
      <w:r w:rsidRPr="001D430A">
        <w:rPr>
          <w:szCs w:val="24"/>
          <w:shd w:val="clear" w:color="auto" w:fill="FFFFFF"/>
          <w:lang w:val="id-ID"/>
        </w:rPr>
        <w:t xml:space="preserve"> yang menjelaskan keseluruhan berita yang mendukung pengesahan RUU-PKS dan alasan-alasannya untuk menantang sistem politik yang mengabaikan hak rakyat.</w:t>
      </w:r>
    </w:p>
    <w:p w14:paraId="7FE51B9E"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elain judul dan </w:t>
      </w:r>
      <w:r w:rsidRPr="001D430A">
        <w:rPr>
          <w:i/>
          <w:szCs w:val="24"/>
          <w:shd w:val="clear" w:color="auto" w:fill="FFFFFF"/>
          <w:lang w:val="id-ID"/>
        </w:rPr>
        <w:t>lead</w:t>
      </w:r>
      <w:r w:rsidRPr="001D430A">
        <w:rPr>
          <w:szCs w:val="24"/>
          <w:shd w:val="clear" w:color="auto" w:fill="FFFFFF"/>
          <w:lang w:val="id-ID"/>
        </w:rPr>
        <w:t>, dalam berita ini, kutipan dari narasumber juga dapat mempertegas dengan menghadirkan narasumber-narasumber yang sejalan pembahasannya dalam RUU-PKS. Artinya, penulis mengambil narasumber yang perkataannya saling mendukung satu sama lain atau saling menguatkan. Maka dari itu, dapat terlihat bahwa penulis memberikan informasi mengenai orang-orang yang mendukung pengesahan RUU-PKS.</w:t>
      </w:r>
    </w:p>
    <w:p w14:paraId="136181A0"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Sedangkan latar informasi pada berita ini adalah hak bersuara dari rakyat terkhusus kaum perempuan yang digaungkan di Hari Perempuan Internasional. Hari penting seperti ini merupakan kesempatan yang baik untuk menyuarakan hak-hak yang bersangkutan. Maka dari itu, penulis dalam menulis berita ini dengan mengambil latar informasi yang bertujuan untuk mendukung pengesahan RUU-PKS sebagai hak untuk bersuara dan menentang sistem politik yang mengabaikan rakyat.</w:t>
      </w:r>
    </w:p>
    <w:p w14:paraId="1EB6891B"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5BB68A34"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b. Struktur Skrip</w:t>
      </w:r>
    </w:p>
    <w:p w14:paraId="04E0CBFB"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Dalam alur struktur skrip, penulis memberikan gambaran bahwa pernyataan dari semua narasumber kepada pembaca merupakan suatu yang harus didukung atau harus disetujui dalam pembahasan RUU-PKS sehingga menjadi pro terhadap RUU tersebut. Dengan melihat unsur </w:t>
      </w:r>
      <w:r w:rsidRPr="001D430A">
        <w:rPr>
          <w:i/>
          <w:szCs w:val="24"/>
          <w:shd w:val="clear" w:color="auto" w:fill="FFFFFF"/>
          <w:lang w:val="id-ID"/>
        </w:rPr>
        <w:t>What,</w:t>
      </w:r>
      <w:r w:rsidRPr="001D430A">
        <w:rPr>
          <w:szCs w:val="24"/>
          <w:shd w:val="clear" w:color="auto" w:fill="FFFFFF"/>
          <w:lang w:val="id-ID"/>
        </w:rPr>
        <w:t xml:space="preserve"> yang mana melihat kekerasan yang terjadi kepada perempuan dalam kurun beberapa </w:t>
      </w:r>
      <w:r w:rsidRPr="001D430A">
        <w:rPr>
          <w:szCs w:val="24"/>
          <w:shd w:val="clear" w:color="auto" w:fill="FFFFFF"/>
          <w:lang w:val="id-ID"/>
        </w:rPr>
        <w:lastRenderedPageBreak/>
        <w:t>waktu ke belakang kemudian membahas imbauan kepada seluruh perempuan Indonesia untuk berani menyuarakan pendapatnya. Dalam unsur ini lebih memfokuskan pemberian informasi tentang ketimpangan sistem politik sehingga rakyat harus berani bersuara.</w:t>
      </w:r>
    </w:p>
    <w:p w14:paraId="3EFDFC8E"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eperti yang dituliskan sebelumnya, unsur </w:t>
      </w:r>
      <w:r w:rsidRPr="001D430A">
        <w:rPr>
          <w:i/>
          <w:szCs w:val="24"/>
          <w:shd w:val="clear" w:color="auto" w:fill="FFFFFF"/>
          <w:lang w:val="id-ID"/>
        </w:rPr>
        <w:t xml:space="preserve">Who </w:t>
      </w:r>
      <w:r w:rsidRPr="001D430A">
        <w:rPr>
          <w:szCs w:val="24"/>
          <w:shd w:val="clear" w:color="auto" w:fill="FFFFFF"/>
          <w:lang w:val="id-ID"/>
        </w:rPr>
        <w:t>menyangkut narasumber  yang terlibat di dalam pergulatan pembelaan keadilan hak rakyat sehingga pernyataan dari narasumber merupakan dukungan untuk pengesahan RUU-PKS karena menyangkut keadilan terhadap perempuan. Adapun narasumber tersebut ialah Asfinawati selaku Direktur Yayasan Lembaga Bantuan Hukum Indonesia, Nurcahyani Eva selaku Presidium Lingkar Studi Feminis Tangerang, dan Elyarumiyati dari JALA PRT. Namun, tidak hanya mengambil informasi dari narasumber tersebut, penulis juga menerangkan catatan data dari Komnas Perempuan dan Aliansi Jurnalis Independen Indonesia berserta cabang di Jakarta.</w:t>
      </w:r>
    </w:p>
    <w:p w14:paraId="30CE990C"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ementara unsur </w:t>
      </w:r>
      <w:r w:rsidRPr="001D430A">
        <w:rPr>
          <w:i/>
          <w:szCs w:val="24"/>
          <w:shd w:val="clear" w:color="auto" w:fill="FFFFFF"/>
          <w:lang w:val="id-ID"/>
        </w:rPr>
        <w:t>Why</w:t>
      </w:r>
      <w:r w:rsidRPr="001D430A">
        <w:rPr>
          <w:szCs w:val="24"/>
          <w:shd w:val="clear" w:color="auto" w:fill="FFFFFF"/>
          <w:lang w:val="id-ID"/>
        </w:rPr>
        <w:t xml:space="preserve"> berita ini ditulis berdasarkan hasil data yang tidak adil dalam penanganan kekerasan seksual oleh pihak pemerintah. Maka dari itu, alasan-alasan yang munculkan dalam berita ini adalah poin-poin yang melatarbelakangi untuk disahkannya RUU-PKS. Artinya, dalam hal ini penulis menitikberatkan terhadap mengapa terjadi adanya empat tuntutan yang dikemukakan oleh Gerak Perempuan kepada pemerintah yang salah satunya menyangkut RUU-PKS. Adapun unsur </w:t>
      </w:r>
      <w:r w:rsidRPr="001D430A">
        <w:rPr>
          <w:i/>
          <w:szCs w:val="24"/>
          <w:shd w:val="clear" w:color="auto" w:fill="FFFFFF"/>
          <w:lang w:val="id-ID"/>
        </w:rPr>
        <w:t xml:space="preserve">How </w:t>
      </w:r>
      <w:r w:rsidRPr="001D430A">
        <w:rPr>
          <w:szCs w:val="24"/>
          <w:shd w:val="clear" w:color="auto" w:fill="FFFFFF"/>
          <w:lang w:val="id-ID"/>
        </w:rPr>
        <w:t>dalam berita ini juga berhubungan dengan tuntutan-tuntutan untuk keadilan rakyat Indonesia.</w:t>
      </w:r>
    </w:p>
    <w:p w14:paraId="00D22373" w14:textId="77777777" w:rsidR="00201EBD" w:rsidRPr="001D430A" w:rsidRDefault="00201EBD" w:rsidP="00201EBD">
      <w:pPr>
        <w:spacing w:after="0" w:line="480" w:lineRule="auto"/>
        <w:ind w:hanging="142"/>
        <w:contextualSpacing/>
        <w:textAlignment w:val="baseline"/>
        <w:rPr>
          <w:i/>
          <w:szCs w:val="24"/>
          <w:shd w:val="clear" w:color="auto" w:fill="FFFFFF"/>
          <w:lang w:val="id-ID"/>
        </w:rPr>
      </w:pPr>
    </w:p>
    <w:p w14:paraId="18A6AE33"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c. Struktur Tematik</w:t>
      </w:r>
    </w:p>
    <w:p w14:paraId="4D758F94" w14:textId="77777777" w:rsidR="00201EBD"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Secara struktur tematik, berita ini penulis berupaya menerangkan bahwa keadilan terhadap perempuan masih harus dibahas. Oleh karenanya detail yang ditampilkan ialah mengenai alasan-alasan penting yang menyebabkan RUU-PKS harus disahkan. Hal ini dapat terlihat pada paragraf 3, 9, dan 12 yang lebih jelasnya menjelaskan keadilan bagi kaum perempuan.</w:t>
      </w:r>
    </w:p>
    <w:p w14:paraId="3211F6D2" w14:textId="77777777" w:rsidR="00201EBD" w:rsidRDefault="00201EBD" w:rsidP="00201EBD">
      <w:pPr>
        <w:pStyle w:val="TidakAdaSpasi"/>
        <w:ind w:left="2268"/>
        <w:rPr>
          <w:shd w:val="clear" w:color="auto" w:fill="FFFFFF"/>
          <w:lang w:val="id-ID"/>
        </w:rPr>
      </w:pPr>
      <w:r w:rsidRPr="001174D1">
        <w:rPr>
          <w:shd w:val="clear" w:color="auto" w:fill="FFFFFF"/>
          <w:lang w:val="id-ID"/>
        </w:rPr>
        <w:lastRenderedPageBreak/>
        <w:t>“</w:t>
      </w:r>
      <w:r w:rsidRPr="001174D1">
        <w:rPr>
          <w:shd w:val="clear" w:color="auto" w:fill="FFFFFF"/>
        </w:rPr>
        <w:t>Lebih lanjut, ketimpangan peradilan ini juga dialami oleh para jurnalis perempuan di Indonesia. Sebagai pekerja media yang bertugas memperjuangkan demokrasi, jurnalis perempuan sering kali tak luput dari para pelaku kekerasan.</w:t>
      </w:r>
      <w:r w:rsidRPr="001174D1">
        <w:rPr>
          <w:shd w:val="clear" w:color="auto" w:fill="FFFFFF"/>
          <w:lang w:val="id-ID"/>
        </w:rPr>
        <w:t>”</w:t>
      </w:r>
      <w:r>
        <w:rPr>
          <w:rStyle w:val="ReferensiCatatanKaki"/>
          <w:spacing w:val="8"/>
          <w:szCs w:val="23"/>
          <w:shd w:val="clear" w:color="auto" w:fill="FFFFFF"/>
          <w:lang w:val="id-ID"/>
        </w:rPr>
        <w:footnoteReference w:id="3"/>
      </w:r>
      <w:r>
        <w:rPr>
          <w:shd w:val="clear" w:color="auto" w:fill="FFFFFF"/>
          <w:lang w:val="id-ID"/>
        </w:rPr>
        <w:t xml:space="preserve"> (Paragraf 9)</w:t>
      </w:r>
    </w:p>
    <w:p w14:paraId="7636B48C" w14:textId="77777777" w:rsidR="00201EBD" w:rsidRPr="00D544D0" w:rsidRDefault="00201EBD" w:rsidP="00201EBD">
      <w:pPr>
        <w:spacing w:after="0" w:line="240" w:lineRule="auto"/>
        <w:ind w:left="2268"/>
        <w:contextualSpacing/>
        <w:textAlignment w:val="baseline"/>
        <w:rPr>
          <w:spacing w:val="8"/>
          <w:szCs w:val="23"/>
          <w:shd w:val="clear" w:color="auto" w:fill="FFFFFF"/>
          <w:lang w:val="id-ID"/>
        </w:rPr>
      </w:pPr>
    </w:p>
    <w:p w14:paraId="2BB94C08"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Adapun dalam penulisan fakta secara keseluruhan, Suara.com atau penulis dalam berita ini memberikan kesan bahwa sistem politik di Indonesia belum memberikan keadilan bagi kaum perempuan, terutama pada bahasan RUU-PKS. Maka dari itu, bentuk kalimat dibuat di awal dengan memberikan solusi untuk rakyat agar berani bersuara, sehingga pada bagian setelah terkesan jelas terdapat ketimpangan yang harus diperbaiki. Artinya, dengan adanya sebuah gagasan di paragraf awal, maka paragraf selanjutnya menerangkan alasan-alasan yang membuat gagasan itu harus dilakukan.</w:t>
      </w:r>
    </w:p>
    <w:p w14:paraId="7EA69B68"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58A4D014"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d. Struktur Retoris</w:t>
      </w:r>
    </w:p>
    <w:p w14:paraId="45CF6D4D"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Pada unsur retoris ini penulis berupaya membawa pembaca untuk memahami berita ini melalui pandangan gerakan masyarakat sipil yang tergabung dalam Gerak Perempuan. Penggunaan kata “menantang” yang dalam hal ini menyangkut sistem politik di Indone</w:t>
      </w:r>
      <w:r>
        <w:rPr>
          <w:szCs w:val="24"/>
          <w:shd w:val="clear" w:color="auto" w:fill="FFFFFF"/>
          <w:lang w:val="id-ID"/>
        </w:rPr>
        <w:t>sia</w:t>
      </w:r>
      <w:r w:rsidRPr="001D430A">
        <w:rPr>
          <w:szCs w:val="24"/>
          <w:shd w:val="clear" w:color="auto" w:fill="FFFFFF"/>
          <w:lang w:val="id-ID"/>
        </w:rPr>
        <w:t>. Maka dari itu, sangat jelas apa yang akan disampaikan oleh penulis, yaitu berita yang memberikan informasi dari pihak yang akan menantang kebijakan pemerintah, yang kemudian dengan penggunaan kata tersebut juga memberikan kesan yang menyindir pemerintah.</w:t>
      </w:r>
    </w:p>
    <w:p w14:paraId="41A0FB3D"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Untuk mendukung isi berita, penulis menambahkan gambar </w:t>
      </w:r>
      <w:r w:rsidRPr="001D430A">
        <w:rPr>
          <w:i/>
          <w:szCs w:val="24"/>
          <w:shd w:val="clear" w:color="auto" w:fill="FFFFFF"/>
          <w:lang w:val="id-ID"/>
        </w:rPr>
        <w:t>screenshot</w:t>
      </w:r>
      <w:r w:rsidRPr="001D430A">
        <w:rPr>
          <w:szCs w:val="24"/>
          <w:shd w:val="clear" w:color="auto" w:fill="FFFFFF"/>
          <w:lang w:val="id-ID"/>
        </w:rPr>
        <w:t xml:space="preserve"> dari hasil diskusi yang diselenggarakan di Hari Perempuan Internasional. Adapun wajah-wajah yang ditampilkan ialah narasumber dan peserta diskusi. Dalam hal ini penulis tidak terlalu mementingkan gambar yang ditampilkan.</w:t>
      </w:r>
    </w:p>
    <w:p w14:paraId="57D32BF3"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5B49EC7B" w14:textId="77777777" w:rsidR="00201EBD" w:rsidRPr="001D430A" w:rsidRDefault="00201EBD" w:rsidP="00201EBD">
      <w:pPr>
        <w:spacing w:after="0" w:line="480" w:lineRule="auto"/>
        <w:ind w:hanging="142"/>
        <w:contextualSpacing/>
        <w:textAlignment w:val="baseline"/>
        <w:rPr>
          <w:b/>
          <w:szCs w:val="24"/>
          <w:shd w:val="clear" w:color="auto" w:fill="FFFFFF"/>
          <w:lang w:val="id-ID"/>
        </w:rPr>
      </w:pPr>
      <w:r w:rsidRPr="001D430A">
        <w:rPr>
          <w:b/>
          <w:szCs w:val="24"/>
          <w:shd w:val="clear" w:color="auto" w:fill="FFFFFF"/>
          <w:lang w:val="id-ID"/>
        </w:rPr>
        <w:t>4. Analisis Konten 4</w:t>
      </w:r>
    </w:p>
    <w:p w14:paraId="3E021768" w14:textId="77777777" w:rsidR="00201EBD" w:rsidRPr="001D430A" w:rsidRDefault="00201EBD" w:rsidP="00201EBD">
      <w:pPr>
        <w:spacing w:after="0" w:line="480" w:lineRule="auto"/>
        <w:contextualSpacing/>
        <w:textAlignment w:val="baseline"/>
        <w:rPr>
          <w:b/>
          <w:szCs w:val="24"/>
          <w:shd w:val="clear" w:color="auto" w:fill="FFFFFF"/>
          <w:lang w:val="id-ID"/>
        </w:rPr>
      </w:pPr>
      <w:r w:rsidRPr="001D430A">
        <w:rPr>
          <w:b/>
          <w:szCs w:val="24"/>
          <w:shd w:val="clear" w:color="auto" w:fill="FFFFFF"/>
          <w:lang w:val="id-ID"/>
        </w:rPr>
        <w:lastRenderedPageBreak/>
        <w:t>Judul Berita: “Kekerasan Terhadap Perempuan Meningkat, DPR: RUU PKS Perlu Segera Disahkan”</w:t>
      </w:r>
    </w:p>
    <w:p w14:paraId="7148B9C2"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 Struktur Sintaksis</w:t>
      </w:r>
    </w:p>
    <w:p w14:paraId="0E0B4489"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Melihat judul dari berita yang terbit tanggal 10 Maret 2021 ini, terlihat penulis menghubungkan antara keinginan DPR dengan fakta kekerasan terhadap perempuan. Penulis juga jelas ingin memberikan informasi bahwa DPR sudah mempunyai keinginan untuk mengesahkan RUU-PKS. Dengan demikian, judul dalam berita ini tidak hanya memberikan informasi, tapi juga ajakan kepada pembaca untuk kembali mengikuti isu RUU tersebut. Artinya, keinginan DPR ini adalah merupakan keinginan banyak rakyat yang menuntut keadilan terhadap perempuan.</w:t>
      </w:r>
    </w:p>
    <w:p w14:paraId="6150F563"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ementara dari </w:t>
      </w:r>
      <w:r w:rsidRPr="001D430A">
        <w:rPr>
          <w:i/>
          <w:szCs w:val="24"/>
          <w:shd w:val="clear" w:color="auto" w:fill="FFFFFF"/>
          <w:lang w:val="id-ID"/>
        </w:rPr>
        <w:t>lead</w:t>
      </w:r>
      <w:r w:rsidRPr="001D430A">
        <w:rPr>
          <w:szCs w:val="24"/>
          <w:shd w:val="clear" w:color="auto" w:fill="FFFFFF"/>
          <w:lang w:val="id-ID"/>
        </w:rPr>
        <w:t xml:space="preserve">, berita ini memaparkan keterangan dari DPR yang dengan tegas mengatakan RUU-PKS harus segera disahkan karena melihat dari beberapa kasus. Isi lengkap dari </w:t>
      </w:r>
      <w:r w:rsidRPr="001D430A">
        <w:rPr>
          <w:i/>
          <w:szCs w:val="24"/>
          <w:shd w:val="clear" w:color="auto" w:fill="FFFFFF"/>
          <w:lang w:val="id-ID"/>
        </w:rPr>
        <w:t>lead</w:t>
      </w:r>
      <w:r w:rsidRPr="001D430A">
        <w:rPr>
          <w:szCs w:val="24"/>
          <w:shd w:val="clear" w:color="auto" w:fill="FFFFFF"/>
          <w:lang w:val="id-ID"/>
        </w:rPr>
        <w:t xml:space="preserve"> tersebut juga memberikan kemudahan untuk mengesahkan RUU ini karena menjadi Prolegnas Prioritas di tahun 2021. Maka dari itu, isi </w:t>
      </w:r>
      <w:r w:rsidRPr="001D430A">
        <w:rPr>
          <w:i/>
          <w:szCs w:val="24"/>
          <w:shd w:val="clear" w:color="auto" w:fill="FFFFFF"/>
          <w:lang w:val="id-ID"/>
        </w:rPr>
        <w:t xml:space="preserve">lead </w:t>
      </w:r>
      <w:r w:rsidRPr="001D430A">
        <w:rPr>
          <w:szCs w:val="24"/>
          <w:shd w:val="clear" w:color="auto" w:fill="FFFFFF"/>
          <w:lang w:val="id-ID"/>
        </w:rPr>
        <w:t>semacam ini dapat memberikan informasi yang baik bagi mereka yang pro terhadap RUU-PKS karena dikemas dengan menyebutkan akan mendukung adanya undang-undang khusus yang melindungi korban kekerasan seksual.</w:t>
      </w:r>
    </w:p>
    <w:p w14:paraId="79E2CAF3"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Susunan fakta selanjutnya yang didapatkan pada struktur ini ialah kutipan sumber. Adapun kutipan sumbernya menyangkut satu sumber kutipan, yaitu dari Indra Iskandar selaku Sekretaris Jenderal DPR RI yang membacakan </w:t>
      </w:r>
      <w:r w:rsidRPr="001D430A">
        <w:rPr>
          <w:i/>
          <w:szCs w:val="24"/>
          <w:shd w:val="clear" w:color="auto" w:fill="FFFFFF"/>
          <w:lang w:val="id-ID"/>
        </w:rPr>
        <w:t>keynote speaker</w:t>
      </w:r>
      <w:r w:rsidRPr="001D430A">
        <w:rPr>
          <w:szCs w:val="24"/>
          <w:shd w:val="clear" w:color="auto" w:fill="FFFFFF"/>
          <w:lang w:val="id-ID"/>
        </w:rPr>
        <w:t xml:space="preserve"> Ketua DPR. Dari kutipan tersebut, fakta berita sudah terpaparkan karena narasumber memberikan data-data yang dikemukakan dalam Webinar Badan Keahlian DPR RI bertajuk “Bergerak Bersama Mewujudkan UU Penghapusan Kekerasan Seksual”. Dengan hal ini juga terlihat latar informasi yang diangkat ialah DPR yang mulai memperhatikan RUU-PKS.</w:t>
      </w:r>
    </w:p>
    <w:p w14:paraId="0C90D360"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2B09D089"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lastRenderedPageBreak/>
        <w:t>b. Struktur Skrip</w:t>
      </w:r>
    </w:p>
    <w:p w14:paraId="3291D643"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Dari struktur skrip, jelas DPR sudah mulai membicarakan RUU-PKS kembali setelah pada tahun lalu dikeluarkan dari Prolegnas. Maka dari hal ini juga dapat diketahui bahwa unsur </w:t>
      </w:r>
      <w:r w:rsidRPr="001D430A">
        <w:rPr>
          <w:i/>
          <w:szCs w:val="24"/>
          <w:shd w:val="clear" w:color="auto" w:fill="FFFFFF"/>
          <w:lang w:val="id-ID"/>
        </w:rPr>
        <w:t>What</w:t>
      </w:r>
      <w:r w:rsidRPr="001D430A">
        <w:rPr>
          <w:szCs w:val="24"/>
          <w:shd w:val="clear" w:color="auto" w:fill="FFFFFF"/>
          <w:lang w:val="id-ID"/>
        </w:rPr>
        <w:t xml:space="preserve"> yang dimunculkan adalah keinginan DPR yang mengatakan akan mengesahkan RUU-PKS karena pertimbangan kasus kekerasan seksual semakin meningkat. Tidak hanya itu, unsur </w:t>
      </w:r>
      <w:r w:rsidRPr="001D430A">
        <w:rPr>
          <w:i/>
          <w:szCs w:val="24"/>
          <w:shd w:val="clear" w:color="auto" w:fill="FFFFFF"/>
          <w:lang w:val="id-ID"/>
        </w:rPr>
        <w:t>Who</w:t>
      </w:r>
      <w:r w:rsidRPr="001D430A">
        <w:rPr>
          <w:szCs w:val="24"/>
          <w:shd w:val="clear" w:color="auto" w:fill="FFFFFF"/>
          <w:lang w:val="id-ID"/>
        </w:rPr>
        <w:t xml:space="preserve"> yang dihadirkan ialah DPR yang merupakan peran yang paling penting dalam RUU tersebut. Dengan begitu, penulis ingin menonjolkan isu RUU-PKS dengan pernyataan dari DPR yang terkesan mendukung pengesahan RUU tersebut.</w:t>
      </w:r>
    </w:p>
    <w:p w14:paraId="1FD58E8D"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Penulis berita ini juga menunjukan bahwa keberpihakan DPR kepada sisi yang pro terhadap RUU-PKS. Hal ini dapat terlihat pada unsur </w:t>
      </w:r>
      <w:r w:rsidRPr="001D430A">
        <w:rPr>
          <w:i/>
          <w:szCs w:val="24"/>
          <w:shd w:val="clear" w:color="auto" w:fill="FFFFFF"/>
          <w:lang w:val="id-ID"/>
        </w:rPr>
        <w:t>Why</w:t>
      </w:r>
      <w:r w:rsidRPr="001D430A">
        <w:rPr>
          <w:szCs w:val="24"/>
          <w:shd w:val="clear" w:color="auto" w:fill="FFFFFF"/>
          <w:lang w:val="id-ID"/>
        </w:rPr>
        <w:t>, yang mana DPR sejalan dengan data-data dari Komnas Perempuan yang disandingkan dengan pemaparan dari pihak DPR tentang kekerasan sekesual. Oleh karena itu, data-data dari DPR menjadi alasan yang memperkuat keinginannya untuk segera mengesahkan RUU-PKS. Namun, pada bagian akhir penulis tidak menuliskan kendala atau kekurangan dari RUU tersebut atau alasan dari DPR yang selalu menunda pembahasan RUU tersebut.</w:t>
      </w:r>
    </w:p>
    <w:p w14:paraId="5ECA7244" w14:textId="77777777" w:rsidR="00201EBD" w:rsidRPr="001D430A" w:rsidRDefault="00201EBD" w:rsidP="00201EBD">
      <w:pPr>
        <w:spacing w:after="0" w:line="480" w:lineRule="auto"/>
        <w:ind w:hanging="142"/>
        <w:contextualSpacing/>
        <w:textAlignment w:val="baseline"/>
        <w:rPr>
          <w:szCs w:val="24"/>
          <w:shd w:val="clear" w:color="auto" w:fill="FFFFFF"/>
          <w:lang w:val="id-ID"/>
        </w:rPr>
      </w:pPr>
    </w:p>
    <w:p w14:paraId="178E79A4"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c. Sturktur Tematik</w:t>
      </w:r>
    </w:p>
    <w:p w14:paraId="4FDD4160" w14:textId="77777777" w:rsidR="00201EBD" w:rsidRPr="001D430A"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Secara struktur tematik, berita ini memperlihatkan DPR yang ingin segera mengesahkan RUU-PKS. Dari paragraf pertama terlihat DPR digambarkan sebagai pembawa kabar baik dengan penekanan pada kata mendukung dan mengatur penghapusan kekerasan seksual.  Artinya, dengan ditulisnya paragraf pertama semacam ini, maka ditemukan maksud dari penulis ialah agar sejalan dengan maksud dari isu RUU-PKS yang dimaknai untuk keadilan perempuan Indonesia.</w:t>
      </w:r>
    </w:p>
    <w:p w14:paraId="7621CD93" w14:textId="77777777" w:rsidR="00201EBD" w:rsidRDefault="00201EBD" w:rsidP="00201EBD">
      <w:pPr>
        <w:spacing w:after="0" w:line="480" w:lineRule="auto"/>
        <w:ind w:hanging="142"/>
        <w:contextualSpacing/>
        <w:textAlignment w:val="baseline"/>
        <w:rPr>
          <w:szCs w:val="24"/>
          <w:shd w:val="clear" w:color="auto" w:fill="FFFFFF"/>
          <w:lang w:val="id-ID"/>
        </w:rPr>
      </w:pPr>
      <w:r w:rsidRPr="001D430A">
        <w:rPr>
          <w:szCs w:val="24"/>
          <w:shd w:val="clear" w:color="auto" w:fill="FFFFFF"/>
          <w:lang w:val="id-ID"/>
        </w:rPr>
        <w:tab/>
      </w:r>
      <w:r w:rsidRPr="001D430A">
        <w:rPr>
          <w:szCs w:val="24"/>
          <w:shd w:val="clear" w:color="auto" w:fill="FFFFFF"/>
          <w:lang w:val="id-ID"/>
        </w:rPr>
        <w:tab/>
        <w:t xml:space="preserve">Penguatan fakta dalam berita ini terletak pada paragraf 6 dan 7 yang mana menampilkan data-data kekerasan seksual dari Komnas Perempuan dan PBB, serta yang menyatakannya </w:t>
      </w:r>
      <w:r w:rsidRPr="001D430A">
        <w:rPr>
          <w:szCs w:val="24"/>
          <w:shd w:val="clear" w:color="auto" w:fill="FFFFFF"/>
          <w:lang w:val="id-ID"/>
        </w:rPr>
        <w:lastRenderedPageBreak/>
        <w:t>adalah Sekretaris Jenderal DPR RI. Fakta seperti ini merupakan fakta yang dapat mudah dipercaya oleh pembaca. Oleh karena itu, penguatan informasi pada paragraf 8 hingga paragraf terakhir ialah menonjolkan pembahasan kasus-kasus yang belum dapat diproses hukum atau dalam arti lain ialah pentingnya pengesahan RUU-PKS.</w:t>
      </w:r>
    </w:p>
    <w:p w14:paraId="09D8681B" w14:textId="77777777" w:rsidR="00201EBD" w:rsidRPr="0055527C" w:rsidRDefault="00201EBD" w:rsidP="00201EBD">
      <w:pPr>
        <w:pStyle w:val="TidakAdaSpasi"/>
        <w:ind w:left="2268"/>
        <w:rPr>
          <w:shd w:val="clear" w:color="auto" w:fill="FFFFFF"/>
          <w:lang w:val="id-ID"/>
        </w:rPr>
      </w:pPr>
      <w:r w:rsidRPr="0055527C">
        <w:rPr>
          <w:shd w:val="clear" w:color="auto" w:fill="FFFFFF"/>
          <w:lang w:val="id-ID"/>
        </w:rPr>
        <w:t>“</w:t>
      </w:r>
      <w:r w:rsidRPr="0055527C">
        <w:rPr>
          <w:shd w:val="clear" w:color="auto" w:fill="FFFFFF"/>
        </w:rPr>
        <w:t>Sayangnya aturan yang terdapat dalam undang-undang tersebut belum memadai karena fokus pada aspek pidana dan pemidanaan pelaku, sehingga masih kurang fokus pada pemenuhan hak-hak korban dan pemulihan psikologis korban. Kendala lainnya, terbatasnya definisi kekerasan seksual dalam hukum kita. Dari 15 jenis kekerasan seksual yang sudah diidentifikasi Komnas Perempuan, belum semuanya dapat diproses oleh sistem hukum yang berlaku.</w:t>
      </w:r>
      <w:r w:rsidRPr="0055527C">
        <w:rPr>
          <w:shd w:val="clear" w:color="auto" w:fill="FFFFFF"/>
          <w:lang w:val="id-ID"/>
        </w:rPr>
        <w:t>”</w:t>
      </w:r>
      <w:r>
        <w:rPr>
          <w:rStyle w:val="ReferensiCatatanKaki"/>
          <w:spacing w:val="8"/>
          <w:szCs w:val="24"/>
          <w:shd w:val="clear" w:color="auto" w:fill="FFFFFF"/>
          <w:lang w:val="id-ID"/>
        </w:rPr>
        <w:footnoteReference w:id="4"/>
      </w:r>
    </w:p>
    <w:p w14:paraId="4E1E9645" w14:textId="77777777" w:rsidR="00201EBD" w:rsidRPr="001D430A" w:rsidRDefault="00201EBD" w:rsidP="00201EBD">
      <w:pPr>
        <w:spacing w:after="0" w:line="480" w:lineRule="auto"/>
        <w:ind w:hanging="142"/>
        <w:contextualSpacing/>
        <w:textAlignment w:val="baseline"/>
        <w:rPr>
          <w:lang w:val="id-ID"/>
        </w:rPr>
      </w:pPr>
    </w:p>
    <w:p w14:paraId="0677B354" w14:textId="77777777" w:rsidR="00201EBD" w:rsidRPr="001D430A" w:rsidRDefault="00201EBD" w:rsidP="00201EBD">
      <w:pPr>
        <w:spacing w:after="0" w:line="480" w:lineRule="auto"/>
        <w:ind w:hanging="142"/>
        <w:contextualSpacing/>
        <w:textAlignment w:val="baseline"/>
        <w:rPr>
          <w:lang w:val="id-ID"/>
        </w:rPr>
      </w:pPr>
      <w:r w:rsidRPr="001D430A">
        <w:rPr>
          <w:lang w:val="id-ID"/>
        </w:rPr>
        <w:t>d. Struktur Retoris</w:t>
      </w:r>
    </w:p>
    <w:p w14:paraId="39276453" w14:textId="77777777" w:rsidR="00201EBD" w:rsidRPr="001D430A" w:rsidRDefault="00201EBD" w:rsidP="00201EBD">
      <w:pPr>
        <w:spacing w:after="0" w:line="480" w:lineRule="auto"/>
        <w:ind w:hanging="142"/>
        <w:contextualSpacing/>
        <w:textAlignment w:val="baseline"/>
        <w:rPr>
          <w:lang w:val="id-ID"/>
        </w:rPr>
      </w:pPr>
      <w:r w:rsidRPr="001D430A">
        <w:rPr>
          <w:lang w:val="id-ID"/>
        </w:rPr>
        <w:tab/>
      </w:r>
      <w:r w:rsidRPr="001D430A">
        <w:rPr>
          <w:lang w:val="id-ID"/>
        </w:rPr>
        <w:tab/>
        <w:t>Pada strukstur retoris ini dapat dilihat bahwa menekankan kalimat dengan kata “mendukung”. Kata semacam ini yang mana diperuntukan untuk DPR dapat membuat pandangan bahwa DPR berpihak kepada rakyat setelah beberapa waktu dinilai buruk oleh rakyat. Selain itu, penulis juga menggunakan kata “mengatur”, yang dalam berita ini memiliki arti bahwa RUU-PKS ini dalam proses pembahasan. Penggunaan kata tersebut dapat membawa pembaca untuk menjadikan RUU-PKS sebagai hal yang penting.</w:t>
      </w:r>
    </w:p>
    <w:p w14:paraId="37409094" w14:textId="77777777" w:rsidR="00201EBD" w:rsidRPr="001D430A" w:rsidRDefault="00201EBD" w:rsidP="00201EBD">
      <w:pPr>
        <w:spacing w:after="0" w:line="480" w:lineRule="auto"/>
        <w:ind w:hanging="142"/>
        <w:contextualSpacing/>
        <w:textAlignment w:val="baseline"/>
        <w:rPr>
          <w:lang w:val="id-ID"/>
        </w:rPr>
      </w:pPr>
      <w:r w:rsidRPr="001D430A">
        <w:rPr>
          <w:lang w:val="id-ID"/>
        </w:rPr>
        <w:tab/>
      </w:r>
      <w:r w:rsidRPr="001D430A">
        <w:rPr>
          <w:lang w:val="id-ID"/>
        </w:rPr>
        <w:tab/>
        <w:t>Adapun gambar dalam berita ini diambil dari dokumen DPR yang memperlihatkan tiga pejabat yang terlihat serius membicarakan sesuatu. Gambar semacam ini menunjukan kedudukan serta pernyataannya yang dapat dinilai penting. Maka dari itu, dapat diartikan sebagai pesan yang secara implisit bahwa DPR merupakan pihak yang bertanggungjawab dalam pembahasan RUU.</w:t>
      </w:r>
    </w:p>
    <w:p w14:paraId="42F76218" w14:textId="77777777" w:rsidR="00201EBD" w:rsidRPr="001D430A" w:rsidRDefault="00201EBD" w:rsidP="00201EBD">
      <w:pPr>
        <w:spacing w:after="0" w:line="480" w:lineRule="auto"/>
        <w:ind w:hanging="142"/>
        <w:contextualSpacing/>
        <w:textAlignment w:val="baseline"/>
        <w:rPr>
          <w:lang w:val="id-ID"/>
        </w:rPr>
      </w:pPr>
    </w:p>
    <w:p w14:paraId="277B14E0" w14:textId="77777777" w:rsidR="00201EBD" w:rsidRPr="001D430A" w:rsidRDefault="00201EBD" w:rsidP="00201EBD">
      <w:pPr>
        <w:spacing w:after="0" w:line="480" w:lineRule="auto"/>
        <w:ind w:hanging="142"/>
        <w:contextualSpacing/>
        <w:textAlignment w:val="baseline"/>
        <w:rPr>
          <w:b/>
          <w:lang w:val="id-ID"/>
        </w:rPr>
      </w:pPr>
      <w:r w:rsidRPr="001D430A">
        <w:rPr>
          <w:b/>
          <w:lang w:val="id-ID"/>
        </w:rPr>
        <w:t>5. Analisis Konten 5</w:t>
      </w:r>
    </w:p>
    <w:p w14:paraId="37DCAD44" w14:textId="77777777" w:rsidR="00201EBD" w:rsidRPr="001D430A" w:rsidRDefault="00201EBD" w:rsidP="00201EBD">
      <w:pPr>
        <w:spacing w:after="0" w:line="480" w:lineRule="auto"/>
        <w:contextualSpacing/>
        <w:rPr>
          <w:b/>
          <w:lang w:val="id-ID"/>
        </w:rPr>
      </w:pPr>
      <w:r w:rsidRPr="001D430A">
        <w:rPr>
          <w:b/>
          <w:lang w:val="id-ID"/>
        </w:rPr>
        <w:lastRenderedPageBreak/>
        <w:t>Judul Berita: “Moeldoko: RUU PKS Sangat Mendesak untuk segera Diundangkan”</w:t>
      </w:r>
    </w:p>
    <w:p w14:paraId="27EFE604" w14:textId="77777777" w:rsidR="00201EBD" w:rsidRPr="001D430A" w:rsidRDefault="00201EBD" w:rsidP="00201EBD">
      <w:pPr>
        <w:spacing w:after="0" w:line="480" w:lineRule="auto"/>
        <w:ind w:hanging="142"/>
        <w:contextualSpacing/>
      </w:pPr>
      <w:r w:rsidRPr="001D430A">
        <w:rPr>
          <w:lang w:val="id-ID"/>
        </w:rPr>
        <w:t>a</w:t>
      </w:r>
      <w:r w:rsidRPr="001D430A">
        <w:t>. Struktur Sintaksis</w:t>
      </w:r>
    </w:p>
    <w:p w14:paraId="3957F8E7" w14:textId="77777777" w:rsidR="00201EBD" w:rsidRPr="001D430A" w:rsidRDefault="00201EBD" w:rsidP="00201EBD">
      <w:pPr>
        <w:spacing w:after="0" w:line="480" w:lineRule="auto"/>
        <w:ind w:firstLine="589"/>
        <w:contextualSpacing/>
      </w:pPr>
      <w:r w:rsidRPr="001D430A">
        <w:t xml:space="preserve">Dalam berita </w:t>
      </w:r>
      <w:r w:rsidRPr="001D430A">
        <w:rPr>
          <w:lang w:val="id-ID"/>
        </w:rPr>
        <w:t>yang terbit pada tanggal 21 Juni 2021 ini</w:t>
      </w:r>
      <w:r w:rsidRPr="001D430A">
        <w:t>, Suara.com atau penulis dalam menyusun fakta dengan beberapa susunan yang terkesan mendukung penuh apa yang disampaikan Moeldoko. Jika dilihat dari judulnya, maka didapati penulis memberi judul dengan pendapat atau sesuatu yang disampaikan Moeldoko. Hal seperti ini terlihat sederhana, akan tetapi dapat memberikan arti bahwa berita yang akan diinformasikan ini bersamaan dengan tokoh yang dianggap penting dalam dunia politik. Maka dari itu, dengan melihat judul, memberikan rasa penasaran terhadap isi informasi yang menyangkut antara pihak pemerintah dan RUU-PKS yang dinantikan rakyat untuk segera diundangkan.</w:t>
      </w:r>
    </w:p>
    <w:p w14:paraId="7EF47A66" w14:textId="77777777" w:rsidR="00201EBD" w:rsidRPr="001D430A" w:rsidRDefault="00201EBD" w:rsidP="00201EBD">
      <w:pPr>
        <w:spacing w:after="0" w:line="480" w:lineRule="auto"/>
        <w:ind w:firstLine="589"/>
        <w:contextualSpacing/>
      </w:pPr>
      <w:r w:rsidRPr="001D430A">
        <w:t xml:space="preserve">Sementara pada </w:t>
      </w:r>
      <w:r w:rsidRPr="001D430A">
        <w:rPr>
          <w:i/>
        </w:rPr>
        <w:t>lead</w:t>
      </w:r>
      <w:r w:rsidRPr="001D430A">
        <w:t xml:space="preserve">, penulis memasukkan bagaimana sikap seorang Moeldoko yang semakin mendukung RUU-PKS. Dengan demikian dapat diketahui bahwa, fakta dalam latar informasi pada berita ini ialah tokoh politik yang mendukung RUU-PKS untuk segera disahkan dan hal ini terjadi karena rapat yang dilakukan pihak pemerintah. Kembali pada </w:t>
      </w:r>
      <w:r w:rsidRPr="001D430A">
        <w:rPr>
          <w:i/>
        </w:rPr>
        <w:t>lead</w:t>
      </w:r>
      <w:r w:rsidRPr="001D430A">
        <w:t>, dapat terlihat pula penulis dengan jelas mengambil informasi utama, yaitu dukungan penuh dari pemerintah agar DPR segera mengundangkan RUU tersebut.</w:t>
      </w:r>
    </w:p>
    <w:p w14:paraId="04089C03" w14:textId="77777777" w:rsidR="00201EBD" w:rsidRPr="001D430A" w:rsidRDefault="00201EBD" w:rsidP="00201EBD">
      <w:pPr>
        <w:spacing w:after="0" w:line="480" w:lineRule="auto"/>
        <w:ind w:firstLine="589"/>
        <w:contextualSpacing/>
        <w:rPr>
          <w:lang w:val="id-ID"/>
        </w:rPr>
      </w:pPr>
      <w:r w:rsidRPr="001D430A">
        <w:t>Adapun kutipan yang diambil dalam berita ini menyangkut tokoh-tokoh penting dalam pemerintahan. Tokoh-tokoh tersebut juga tergabung dalam Tim Gugus Tugas Percepatan Pembentukan UU PKS. Oleh karena itu, kutipan yang diambil merupakan pernyataan-pernyataan yang saling mendukung satu sama lain agar RUU-PKS segera diundangkan.</w:t>
      </w:r>
    </w:p>
    <w:p w14:paraId="5955C36E" w14:textId="77777777" w:rsidR="00201EBD" w:rsidRPr="001D430A" w:rsidRDefault="00201EBD" w:rsidP="00201EBD">
      <w:pPr>
        <w:spacing w:after="0" w:line="480" w:lineRule="auto"/>
        <w:ind w:hanging="142"/>
        <w:contextualSpacing/>
        <w:rPr>
          <w:lang w:val="id-ID"/>
        </w:rPr>
      </w:pPr>
    </w:p>
    <w:p w14:paraId="4A373079" w14:textId="77777777" w:rsidR="00201EBD" w:rsidRPr="001D430A" w:rsidRDefault="00201EBD" w:rsidP="00201EBD">
      <w:pPr>
        <w:spacing w:after="0" w:line="480" w:lineRule="auto"/>
        <w:ind w:hanging="142"/>
        <w:contextualSpacing/>
      </w:pPr>
      <w:r w:rsidRPr="001D430A">
        <w:rPr>
          <w:lang w:val="id-ID"/>
        </w:rPr>
        <w:t>b</w:t>
      </w:r>
      <w:r w:rsidRPr="001D430A">
        <w:t>. Struktur Skrip</w:t>
      </w:r>
    </w:p>
    <w:p w14:paraId="424B5FCF" w14:textId="77777777" w:rsidR="00201EBD" w:rsidRPr="001D430A" w:rsidRDefault="00201EBD" w:rsidP="00201EBD">
      <w:pPr>
        <w:spacing w:after="0" w:line="480" w:lineRule="auto"/>
        <w:ind w:firstLine="589"/>
        <w:contextualSpacing/>
      </w:pPr>
      <w:r w:rsidRPr="001D430A">
        <w:t xml:space="preserve">Dalam struktur skrip, dapat dilihat bahwa penulis mengisahkan fakta dengan bebera unsur. Adapun unsur tersebut di antaranya ialah unsur </w:t>
      </w:r>
      <w:r w:rsidRPr="001D430A">
        <w:rPr>
          <w:i/>
        </w:rPr>
        <w:t>What</w:t>
      </w:r>
      <w:r w:rsidRPr="001D430A">
        <w:t xml:space="preserve">, yang mana menjelaskan bahwa pihak pemerintah memberikan dukungan penuh agar RUU-PKS segera diundangkan. Selain </w:t>
      </w:r>
      <w:r w:rsidRPr="001D430A">
        <w:lastRenderedPageBreak/>
        <w:t xml:space="preserve">itu terdapat unsur </w:t>
      </w:r>
      <w:r w:rsidRPr="001D430A">
        <w:rPr>
          <w:i/>
        </w:rPr>
        <w:t>When</w:t>
      </w:r>
      <w:r w:rsidRPr="001D430A">
        <w:t xml:space="preserve"> dan Where yang sebagai pelengkap bahwa informasi yang didapatkan melalui hasil dari rapat Tim Pelaksana Gugus Tugas Percepatan Pembentukan UU PKS di Gedung Bina Graha Jakarta. Unsur ini juga memberikan penekanan tentang keseriusan para tokoh politik dalam memperjuangkan RUU-PKS agar segera diundangkan.</w:t>
      </w:r>
    </w:p>
    <w:p w14:paraId="60A75779" w14:textId="77777777" w:rsidR="00201EBD" w:rsidRPr="001D430A" w:rsidRDefault="00201EBD" w:rsidP="00201EBD">
      <w:pPr>
        <w:spacing w:after="0" w:line="480" w:lineRule="auto"/>
        <w:ind w:firstLine="589"/>
        <w:contextualSpacing/>
      </w:pPr>
      <w:r w:rsidRPr="001D430A">
        <w:t xml:space="preserve">Sementara itu, ada juga unsur </w:t>
      </w:r>
      <w:r w:rsidRPr="001D430A">
        <w:rPr>
          <w:i/>
        </w:rPr>
        <w:t>Who</w:t>
      </w:r>
      <w:r w:rsidRPr="001D430A">
        <w:t xml:space="preserve"> menunjukkan bahwa narasumber yang diambil merupakan tokoh-tokoh penting dalam negara, dan juga tokoh yang khusus bergerak dalam memperjuangkan keadilan perempuan. Dengan mengambil tokoh-tokoh sebagai berikut, penulis mempunyai maksud untuk memberikan pembaca informasi dari tokoh-tokoh penting yang mendukung RUU-PKS, sehingga hal ini dapat menimbulkan persepsi bahwa RUU tersebut penting dan harus segera diundangkan. Namun, kekurangan dalam unsur ini adalah tidak adanya keterangan dari pihak DPR yang bertanggungjawab dengan RUU ini, sehingga informasi yang didapat hanya dari kumpulan tokoh yang mendukung RUU ini.</w:t>
      </w:r>
    </w:p>
    <w:p w14:paraId="0ED39D8B" w14:textId="77777777" w:rsidR="00201EBD" w:rsidRDefault="00201EBD" w:rsidP="00201EBD">
      <w:pPr>
        <w:spacing w:after="0" w:line="480" w:lineRule="auto"/>
        <w:ind w:firstLine="589"/>
        <w:contextualSpacing/>
        <w:rPr>
          <w:lang w:val="id-ID"/>
        </w:rPr>
      </w:pPr>
      <w:r w:rsidRPr="001D430A">
        <w:t xml:space="preserve">Selain itu, terdapat pula unsur </w:t>
      </w:r>
      <w:r w:rsidRPr="001D430A">
        <w:rPr>
          <w:i/>
        </w:rPr>
        <w:t>Why</w:t>
      </w:r>
      <w:r w:rsidRPr="001D430A">
        <w:t xml:space="preserve"> yang memberikan penekanan tentang latar belakang dari pembuatan Tim Pelaksana Gugus Tugas Percepatan Pembentukan UU PKS. Adapun latar belakang tersebut yaitu penulis memberikan Tim Pelaksana secara khusus dalam menjelaskan alasan-alasan untuk tercapainya tujuan tim ini. Hal ini memberikan makna bahwa penulis menitikberatkan fakta alasan agar RUU-PKS segera diselesaikan merupakan karena yang terjadi di lapangan yang mana keadilan terhadap perempuan masih belum diberikan perhatian khusus.</w:t>
      </w:r>
    </w:p>
    <w:p w14:paraId="674F9624" w14:textId="77777777" w:rsidR="00201EBD" w:rsidRPr="0083683F" w:rsidRDefault="00201EBD" w:rsidP="00201EBD">
      <w:pPr>
        <w:pStyle w:val="TidakAdaSpasi"/>
        <w:ind w:left="2268"/>
      </w:pPr>
      <w:r w:rsidRPr="0083683F">
        <w:t>“Terlebih lagi, ada kemendesakan untuk juga mengakomodir hak-hak korban yang selama ini masih belum optimal dicakup dalam perundangan yang telah ada.”</w:t>
      </w:r>
      <w:r w:rsidRPr="0083683F">
        <w:rPr>
          <w:rStyle w:val="ReferensiCatatanKaki"/>
        </w:rPr>
        <w:footnoteReference w:id="5"/>
      </w:r>
    </w:p>
    <w:p w14:paraId="733FC934" w14:textId="77777777" w:rsidR="00201EBD" w:rsidRPr="001D430A" w:rsidRDefault="00201EBD" w:rsidP="00201EBD">
      <w:pPr>
        <w:spacing w:after="0" w:line="480" w:lineRule="auto"/>
        <w:ind w:hanging="142"/>
        <w:contextualSpacing/>
        <w:rPr>
          <w:lang w:val="id-ID"/>
        </w:rPr>
      </w:pPr>
    </w:p>
    <w:p w14:paraId="7116BFD5" w14:textId="77777777" w:rsidR="00201EBD" w:rsidRPr="001D430A" w:rsidRDefault="00201EBD" w:rsidP="00201EBD">
      <w:pPr>
        <w:spacing w:after="0" w:line="480" w:lineRule="auto"/>
        <w:ind w:hanging="142"/>
        <w:contextualSpacing/>
      </w:pPr>
      <w:r w:rsidRPr="001D430A">
        <w:rPr>
          <w:lang w:val="id-ID"/>
        </w:rPr>
        <w:t>c</w:t>
      </w:r>
      <w:r w:rsidRPr="001D430A">
        <w:t>. Struktur Tematik</w:t>
      </w:r>
    </w:p>
    <w:p w14:paraId="10CA369B" w14:textId="77777777" w:rsidR="00201EBD" w:rsidRPr="001D430A" w:rsidRDefault="00201EBD" w:rsidP="00201EBD">
      <w:pPr>
        <w:spacing w:after="0" w:line="480" w:lineRule="auto"/>
        <w:ind w:firstLine="589"/>
        <w:contextualSpacing/>
      </w:pPr>
      <w:r w:rsidRPr="001D430A">
        <w:lastRenderedPageBreak/>
        <w:t>Secara tematik, Suara.com atau penulis dalam penulisan fakta dengan memuat kutipan langsung dari narasumber, Moeldoko, yang menyatakan dukungan penuh terhadap RUU-PKS agar segera diundangkan. Moeldoko menilai bahwa kasus-kasus kekerasan seksual yang semakin banyak ini sebagai alasan bahwa RUU-PKS harus dibahas agar memberikan keadilan bagi perempuan. Pernyataan Moeldoko atas dukungan terhadap RUU tersebut ditulis pada paragraf 1, 3, 4, 5, dan 6. Secara elemen, dari paragraf-paragraf tersebut didapatkan fakta yang dituliskan cukup detail dengan mengurutkan pernyataan serta alasan dari berbagai narasumber.</w:t>
      </w:r>
    </w:p>
    <w:p w14:paraId="389DA543" w14:textId="77777777" w:rsidR="00201EBD" w:rsidRPr="001D430A" w:rsidRDefault="00201EBD" w:rsidP="00201EBD">
      <w:pPr>
        <w:spacing w:after="0" w:line="480" w:lineRule="auto"/>
        <w:ind w:firstLine="589"/>
        <w:contextualSpacing/>
      </w:pPr>
      <w:r w:rsidRPr="001D430A">
        <w:t>Sementara itu, ada juga elemen bentuk kalimat dengan struktur kalimat aktif. Dalam beberapa kalimat yang dituliskan oleh penulis, didapati bahwa penulis menjadikan narasumber sebagai subjek dan RUU-PKS sebagai objek pembahasan yang selalu diungkapkan alasan-alasan mengenai harus disahkannya RUU tersebut. Selain itu, terlepas dari struktur kalimat aktif, pada  1, 4, 6, 7, 11, 13, 14, 15, 16, dan 17 cukup jelas bagaimana penulis memberikan perhatian khusus pada RUU-PKS. Dengan begitu, paragraf-paragraf tersebut dapat dinilai bahwa penulis menitikberatkan fakta agar RUU tersebut menjadi hal yang penting bagi pembaca.</w:t>
      </w:r>
    </w:p>
    <w:p w14:paraId="12D9C3B9" w14:textId="77777777" w:rsidR="00201EBD" w:rsidRPr="001D430A" w:rsidRDefault="00201EBD" w:rsidP="00201EBD">
      <w:pPr>
        <w:spacing w:after="0" w:line="480" w:lineRule="auto"/>
        <w:ind w:hanging="142"/>
        <w:contextualSpacing/>
      </w:pPr>
    </w:p>
    <w:p w14:paraId="47365584" w14:textId="77777777" w:rsidR="00201EBD" w:rsidRPr="001D430A" w:rsidRDefault="00201EBD" w:rsidP="00201EBD">
      <w:pPr>
        <w:spacing w:after="0" w:line="480" w:lineRule="auto"/>
        <w:ind w:hanging="142"/>
        <w:contextualSpacing/>
      </w:pPr>
      <w:r w:rsidRPr="001D430A">
        <w:rPr>
          <w:lang w:val="id-ID"/>
        </w:rPr>
        <w:t>d</w:t>
      </w:r>
      <w:r w:rsidRPr="001D430A">
        <w:t>. Struktur Retoris</w:t>
      </w:r>
    </w:p>
    <w:p w14:paraId="0A7B8378" w14:textId="77777777" w:rsidR="00201EBD" w:rsidRPr="001D430A" w:rsidRDefault="00201EBD" w:rsidP="00201EBD">
      <w:pPr>
        <w:spacing w:after="0" w:line="480" w:lineRule="auto"/>
        <w:ind w:firstLine="589"/>
        <w:contextualSpacing/>
      </w:pPr>
      <w:r w:rsidRPr="001D430A">
        <w:t>Secara struktur retoris, terlihat Suara.com atau penulis menekankan fakta dengan penggunaan kata "memantapkan". Kata tersebut merupakan pernyataan sikap dari Moeldoko yang mana memberikan sebuah kepastian pada sesuatu, yang dalam hal ini dukungannya terhadal RUU-PKS. Maka dari itu, penggunaan kata semacam ini juga dapat dinilai sebagai upaya dari penulis untuk menyampaikan pesan penting kepada pembaca bahwa RUU-PKS harus disikapi dengan baik sebagaimana penggunaan kata "memantapkan" yang merupakan sikap dukungan dari tokoh pemerintahan. Dalam hal ini juga terlihat penulis terkesan menjadikan RUU tersebut seakan-akan menjadi prioritas bagi Moeldoko.</w:t>
      </w:r>
    </w:p>
    <w:p w14:paraId="3F6F5641" w14:textId="77777777" w:rsidR="00201EBD" w:rsidRPr="001D430A" w:rsidRDefault="00201EBD" w:rsidP="00201EBD">
      <w:pPr>
        <w:spacing w:after="0" w:line="480" w:lineRule="auto"/>
        <w:ind w:firstLine="589"/>
        <w:contextualSpacing/>
        <w:rPr>
          <w:lang w:val="id-ID"/>
        </w:rPr>
      </w:pPr>
      <w:r w:rsidRPr="001D430A">
        <w:lastRenderedPageBreak/>
        <w:t>Penekanan fakta berikutnya ialah penulis menggunakan gambar utama berita ini dengan gambar atau foto massa yang sedang demonstrasi untuk menolak RUU-PKS di depan Gedung DPR RI. Dengan gambar yang menunjukkan beberapa orang mengangkat poster dengan tulisan-tulisan yang berkonotasi menolak RUU-PKS disahkan, maka didapati bagaimana upaya penulis memberikan pesan kontras antara foto dengan isi berita. Artinya, penulis terkesan memberikan makna bahwa dengan adanya orang-orang yang menolak RUU-PKS ini ialah orang-orang yang tidak baik, sehingga yang menjadi tokoh yang diberikan citra baik ialah pihak pemerintah atau narasumber berita yang memberikan dukungan penuh terhadap RUU tersebut.</w:t>
      </w:r>
    </w:p>
    <w:p w14:paraId="2D4CD647" w14:textId="77777777" w:rsidR="00201EBD" w:rsidRPr="001D430A" w:rsidRDefault="00201EBD" w:rsidP="00201EBD">
      <w:pPr>
        <w:spacing w:after="0" w:line="480" w:lineRule="auto"/>
        <w:ind w:hanging="142"/>
        <w:contextualSpacing/>
        <w:rPr>
          <w:lang w:val="id-ID"/>
        </w:rPr>
      </w:pPr>
    </w:p>
    <w:p w14:paraId="77C53363" w14:textId="77777777" w:rsidR="00201EBD" w:rsidRPr="001D430A" w:rsidRDefault="00201EBD" w:rsidP="00201EBD">
      <w:pPr>
        <w:spacing w:after="0" w:line="480" w:lineRule="auto"/>
        <w:contextualSpacing/>
        <w:rPr>
          <w:b/>
          <w:lang w:val="id-ID"/>
        </w:rPr>
      </w:pPr>
      <w:r w:rsidRPr="001D430A">
        <w:rPr>
          <w:b/>
          <w:lang w:val="id-ID"/>
        </w:rPr>
        <w:t xml:space="preserve">B. Analisis </w:t>
      </w:r>
      <w:r>
        <w:rPr>
          <w:b/>
          <w:i/>
          <w:lang w:val="id-ID"/>
        </w:rPr>
        <w:t xml:space="preserve">framing </w:t>
      </w:r>
      <w:r>
        <w:rPr>
          <w:b/>
          <w:lang w:val="id-ID"/>
        </w:rPr>
        <w:t xml:space="preserve">pada </w:t>
      </w:r>
      <w:r w:rsidRPr="001D430A">
        <w:rPr>
          <w:b/>
          <w:lang w:val="id-ID"/>
        </w:rPr>
        <w:t>Hidayatullah.com</w:t>
      </w:r>
    </w:p>
    <w:p w14:paraId="635155BF" w14:textId="77777777" w:rsidR="00201EBD" w:rsidRPr="001D430A" w:rsidRDefault="00201EBD" w:rsidP="00201EBD">
      <w:pPr>
        <w:spacing w:after="0" w:line="480" w:lineRule="auto"/>
        <w:contextualSpacing/>
        <w:rPr>
          <w:lang w:val="id-ID"/>
        </w:rPr>
      </w:pPr>
      <w:r w:rsidRPr="001D430A">
        <w:rPr>
          <w:b/>
          <w:lang w:val="id-ID"/>
        </w:rPr>
        <w:tab/>
      </w:r>
      <w:r w:rsidRPr="001D430A">
        <w:rPr>
          <w:lang w:val="id-ID"/>
        </w:rPr>
        <w:t xml:space="preserve">Pada bagian ini, peneliti akan melakukan analisis </w:t>
      </w:r>
      <w:r w:rsidRPr="001D430A">
        <w:rPr>
          <w:i/>
          <w:lang w:val="id-ID"/>
        </w:rPr>
        <w:t>framing</w:t>
      </w:r>
      <w:r w:rsidRPr="001D430A">
        <w:rPr>
          <w:lang w:val="id-ID"/>
        </w:rPr>
        <w:t xml:space="preserve"> terhadap berita-berita mengenai RUU-PKS yang terbit dalam rentang waktu Februari 2021 hingga Juli 2021 di media Hidayatullah.com. Setelah itu, peneliti akan memaparkan temuan-temuan penelitian dari hasil analisis tersebut. Dalam penyajian pemaparannya, analisis akan diurutkan sesuai dengan waktu awal hingga akhir yang diterbitkannya berita dalam rentang waktu yang sudah disebutkan.</w:t>
      </w:r>
    </w:p>
    <w:p w14:paraId="42537919" w14:textId="77777777" w:rsidR="00201EBD" w:rsidRPr="001D430A" w:rsidRDefault="00201EBD" w:rsidP="00201EBD">
      <w:pPr>
        <w:spacing w:after="0" w:line="480" w:lineRule="auto"/>
        <w:contextualSpacing/>
        <w:rPr>
          <w:lang w:val="id-ID"/>
        </w:rPr>
      </w:pPr>
      <w:r w:rsidRPr="001D430A">
        <w:rPr>
          <w:lang w:val="id-ID"/>
        </w:rPr>
        <w:tab/>
        <w:t xml:space="preserve">Seperti yang telah disebutkan di awal penelitian, analisis yang digunakan ialah dengan menggunakan analisis </w:t>
      </w:r>
      <w:r w:rsidRPr="001D430A">
        <w:rPr>
          <w:i/>
          <w:lang w:val="id-ID"/>
        </w:rPr>
        <w:t>framing</w:t>
      </w:r>
      <w:r w:rsidRPr="001D430A">
        <w:rPr>
          <w:lang w:val="id-ID"/>
        </w:rPr>
        <w:t xml:space="preserve"> model Zhongdang Pan dan Gerald M. Kosicki. Adapun secara lengkapnya ialah menggunakan semua struktur analisis dalam model analisis </w:t>
      </w:r>
      <w:r w:rsidRPr="001D430A">
        <w:rPr>
          <w:i/>
          <w:lang w:val="id-ID"/>
        </w:rPr>
        <w:t xml:space="preserve">framing </w:t>
      </w:r>
      <w:r w:rsidRPr="001D430A">
        <w:rPr>
          <w:lang w:val="id-ID"/>
        </w:rPr>
        <w:t>tersebut. Setelah itu, dalam pemaparannya akan mengikut unsur-unsur dari sturktur yang terdapat dalam masing-masing berita.</w:t>
      </w:r>
    </w:p>
    <w:p w14:paraId="17597F76" w14:textId="77777777" w:rsidR="00201EBD" w:rsidRPr="001D430A" w:rsidRDefault="00201EBD" w:rsidP="00201EBD">
      <w:pPr>
        <w:spacing w:after="0" w:line="480" w:lineRule="auto"/>
        <w:contextualSpacing/>
        <w:rPr>
          <w:lang w:val="id-ID"/>
        </w:rPr>
      </w:pPr>
    </w:p>
    <w:p w14:paraId="5F7BA15D" w14:textId="77777777" w:rsidR="00201EBD" w:rsidRPr="001D430A" w:rsidRDefault="00201EBD" w:rsidP="00201EBD">
      <w:pPr>
        <w:spacing w:after="0" w:line="480" w:lineRule="auto"/>
        <w:ind w:hanging="142"/>
        <w:contextualSpacing/>
        <w:rPr>
          <w:b/>
          <w:lang w:val="id-ID"/>
        </w:rPr>
      </w:pPr>
      <w:r w:rsidRPr="001D430A">
        <w:rPr>
          <w:b/>
          <w:lang w:val="id-ID"/>
        </w:rPr>
        <w:t>1. Analisis Konten 1</w:t>
      </w:r>
    </w:p>
    <w:p w14:paraId="24EA6246" w14:textId="77777777" w:rsidR="00201EBD" w:rsidRPr="001D430A" w:rsidRDefault="00201EBD" w:rsidP="00201EBD">
      <w:pPr>
        <w:spacing w:after="0" w:line="480" w:lineRule="auto"/>
        <w:contextualSpacing/>
        <w:jc w:val="left"/>
        <w:rPr>
          <w:b/>
          <w:lang w:val="id-ID"/>
        </w:rPr>
      </w:pPr>
      <w:r w:rsidRPr="001D430A">
        <w:rPr>
          <w:b/>
          <w:lang w:val="id-ID"/>
        </w:rPr>
        <w:t>Judul Berita: “Anggota Baleg DPR RI Ingatkan Bahaya Penyusupan Persetujuan RUU-PKS”</w:t>
      </w:r>
    </w:p>
    <w:p w14:paraId="4EC8EA13" w14:textId="77777777" w:rsidR="00201EBD" w:rsidRPr="001D430A" w:rsidRDefault="00201EBD" w:rsidP="00201EBD">
      <w:pPr>
        <w:spacing w:after="0" w:line="480" w:lineRule="auto"/>
        <w:ind w:hanging="142"/>
        <w:contextualSpacing/>
        <w:jc w:val="left"/>
        <w:rPr>
          <w:lang w:val="id-ID"/>
        </w:rPr>
      </w:pPr>
      <w:r w:rsidRPr="001D430A">
        <w:rPr>
          <w:lang w:val="id-ID"/>
        </w:rPr>
        <w:lastRenderedPageBreak/>
        <w:t>a. Struktur Sintaksis</w:t>
      </w:r>
    </w:p>
    <w:p w14:paraId="0CC8C228"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Struktur sintaksis ini digunakan untuk melihat sebuah penekanan yang dilakukan penulis, terutamanya pada unsur judul dan </w:t>
      </w:r>
      <w:r w:rsidRPr="001D430A">
        <w:rPr>
          <w:i/>
          <w:lang w:val="id-ID"/>
        </w:rPr>
        <w:t>lead</w:t>
      </w:r>
      <w:r w:rsidRPr="001D430A">
        <w:rPr>
          <w:lang w:val="id-ID"/>
        </w:rPr>
        <w:t>. Oleh karena itu, dalam berita yang terbit tanggal 6 Februari 2021 ini dapat dipahami bahwa judul yang d</w:t>
      </w:r>
      <w:r>
        <w:rPr>
          <w:lang w:val="id-ID"/>
        </w:rPr>
        <w:t>ibuat penulis merupakan informa</w:t>
      </w:r>
      <w:r w:rsidRPr="001D430A">
        <w:rPr>
          <w:lang w:val="id-ID"/>
        </w:rPr>
        <w:t>si yang menghimbau pembaca agar mengingat bahaya penyusupan persetujuan RUU-PKS. Judul semacam ini merupakan upaya dari penulis untuk membuat berita terarah pada sudut pandang pihak yang menganggap RUU-PKS tidak dengan mudah untuk disahkan.</w:t>
      </w:r>
    </w:p>
    <w:p w14:paraId="0CCD378D" w14:textId="77777777" w:rsidR="00201EBD" w:rsidRDefault="00201EBD" w:rsidP="00201EBD">
      <w:pPr>
        <w:spacing w:after="0" w:line="480" w:lineRule="auto"/>
        <w:ind w:firstLine="720"/>
        <w:contextualSpacing/>
        <w:rPr>
          <w:lang w:val="id-ID"/>
        </w:rPr>
      </w:pPr>
      <w:r w:rsidRPr="001D430A">
        <w:rPr>
          <w:lang w:val="id-ID"/>
        </w:rPr>
        <w:t xml:space="preserve">Sedangkan jika dilihat pada unsur </w:t>
      </w:r>
      <w:r w:rsidRPr="001D430A">
        <w:rPr>
          <w:i/>
          <w:lang w:val="id-ID"/>
        </w:rPr>
        <w:t>lead</w:t>
      </w:r>
      <w:r w:rsidRPr="001D430A">
        <w:rPr>
          <w:lang w:val="id-ID"/>
        </w:rPr>
        <w:t xml:space="preserve">, berita ini langsung menjelaskan penamaan ‘kekerasan seksual’ pada RUU-PKS dinilai tidak tepat oleh Almuzzamil Yusuf, Anggota Badan Legislasi (Baleg) DPR RI selaku narasumber. Kemudian hal tersebut dijelaskan setelahnya oleh penulis dengan memberikan penekanan bahwa pandangan ini berasal dari pernyataan narasumber. Setelah itu, pada </w:t>
      </w:r>
      <w:r w:rsidRPr="001D430A">
        <w:rPr>
          <w:i/>
          <w:lang w:val="id-ID"/>
        </w:rPr>
        <w:t xml:space="preserve">lead </w:t>
      </w:r>
      <w:r w:rsidRPr="001D430A">
        <w:rPr>
          <w:lang w:val="id-ID"/>
        </w:rPr>
        <w:t xml:space="preserve">ini juga dituliskan Undang-Undang yang sesuai dengan pernyataan dan untuk memperkuat pernyataan narasumber. Dengan </w:t>
      </w:r>
      <w:r w:rsidRPr="001D430A">
        <w:rPr>
          <w:i/>
          <w:lang w:val="id-ID"/>
        </w:rPr>
        <w:t>lead</w:t>
      </w:r>
      <w:r w:rsidRPr="001D430A">
        <w:rPr>
          <w:lang w:val="id-ID"/>
        </w:rPr>
        <w:t xml:space="preserve"> semacam ini</w:t>
      </w:r>
      <w:r>
        <w:rPr>
          <w:lang w:val="id-ID"/>
        </w:rPr>
        <w:t>,</w:t>
      </w:r>
      <w:r w:rsidRPr="001D430A">
        <w:rPr>
          <w:lang w:val="id-ID"/>
        </w:rPr>
        <w:t xml:space="preserve"> maka dapat dinilai adanya kecenderungan dari penulis untuk menekankan fakta bahwa istilah kekerasan seksual itu salah, dan RUU-PKS harus dikritisi lebih dalam.</w:t>
      </w:r>
    </w:p>
    <w:p w14:paraId="37D8C67C" w14:textId="77777777" w:rsidR="00201EBD" w:rsidRDefault="00201EBD" w:rsidP="00201EBD">
      <w:pPr>
        <w:spacing w:before="240" w:after="0" w:line="240" w:lineRule="auto"/>
        <w:ind w:left="2268"/>
        <w:contextualSpacing/>
        <w:rPr>
          <w:lang w:val="id-ID"/>
        </w:rPr>
      </w:pPr>
      <w:r>
        <w:rPr>
          <w:lang w:val="id-ID"/>
        </w:rPr>
        <w:t>“Anggota Badan Legislasi (Baleg) DPR RI, Almuzzammil Yusuf memberikan pandangan tentang bahaya penyusupan persetujuan seksual (kesepakatan seksual) pada Rancangan Undang-Undang (RUU) Penghapusan Kekerasan Seksual (PKS). Menurut Politisi PKS ini, nomenklatur ‘kekerasan seksual’ tidak tepat, untuk itu Muzammil cenderung menggunakan peristilahan ‘kejahatan seksual’ atau ‘kejahatan terhadap kesusilaan’ sesuai dengan UU Nomor 35 Tahun 2014 dan buku ke-2 bab 14 Kitab Undang-Undang Hukum Pidana (KUHP).”</w:t>
      </w:r>
      <w:r>
        <w:rPr>
          <w:rStyle w:val="ReferensiCatatanKaki"/>
          <w:lang w:val="id-ID"/>
        </w:rPr>
        <w:footnoteReference w:id="6"/>
      </w:r>
    </w:p>
    <w:p w14:paraId="1243479C" w14:textId="77777777" w:rsidR="00201EBD" w:rsidRDefault="00201EBD" w:rsidP="00201EBD">
      <w:pPr>
        <w:spacing w:before="240" w:after="0" w:line="240" w:lineRule="auto"/>
        <w:ind w:left="2268"/>
        <w:contextualSpacing/>
        <w:rPr>
          <w:lang w:val="id-ID"/>
        </w:rPr>
      </w:pPr>
    </w:p>
    <w:p w14:paraId="3A1EE6DE" w14:textId="77777777" w:rsidR="00201EBD" w:rsidRPr="001D430A" w:rsidRDefault="00201EBD" w:rsidP="00201EBD">
      <w:pPr>
        <w:spacing w:after="0" w:line="480" w:lineRule="auto"/>
        <w:ind w:firstLine="720"/>
        <w:contextualSpacing/>
        <w:rPr>
          <w:lang w:val="id-ID"/>
        </w:rPr>
      </w:pPr>
      <w:r w:rsidRPr="001D430A">
        <w:rPr>
          <w:lang w:val="id-ID"/>
        </w:rPr>
        <w:t xml:space="preserve">Selain dapat dilihat dari unsur judul dan </w:t>
      </w:r>
      <w:r w:rsidRPr="001D430A">
        <w:rPr>
          <w:i/>
          <w:lang w:val="id-ID"/>
        </w:rPr>
        <w:t>lead</w:t>
      </w:r>
      <w:r>
        <w:rPr>
          <w:lang w:val="id-ID"/>
        </w:rPr>
        <w:t xml:space="preserve">, struktur sintaksis juga </w:t>
      </w:r>
      <w:r w:rsidRPr="001D430A">
        <w:rPr>
          <w:lang w:val="id-ID"/>
        </w:rPr>
        <w:t xml:space="preserve">mencakup penganalisisan yang dilihat dari kutipan sumber. Adapun kutipan sumber dalam berita ini menggunakan salah satu anggota Baleg DPR RI, Almuzzamil Yusuf. Kutipan sumber dari </w:t>
      </w:r>
      <w:r w:rsidRPr="001D430A">
        <w:rPr>
          <w:lang w:val="id-ID"/>
        </w:rPr>
        <w:lastRenderedPageBreak/>
        <w:t>Almuzammil ini mempunyai informasi yang penting untuk pembaca agar dapat mengkritisi RUU-PKS pada makna penamaan istilah kekerasan seksual. Penulis juga menambahkan kutipan sumber dari Almuzzamil tersebut dengan menekankan bahwa istilah kekerasan seskual pada RUU-PKS merupakan peluasan definisi perzinahan dan pemahaman persetujuan seksual bertentangan denagn norma agama, budaya, dan hukum di Indonesia.</w:t>
      </w:r>
    </w:p>
    <w:p w14:paraId="4E8B9928" w14:textId="77777777" w:rsidR="00201EBD" w:rsidRPr="001D430A" w:rsidRDefault="00201EBD" w:rsidP="00201EBD">
      <w:pPr>
        <w:spacing w:after="0" w:line="480" w:lineRule="auto"/>
        <w:ind w:hanging="142"/>
        <w:contextualSpacing/>
        <w:rPr>
          <w:lang w:val="id-ID"/>
        </w:rPr>
      </w:pPr>
    </w:p>
    <w:p w14:paraId="5C7F6A72" w14:textId="77777777" w:rsidR="00201EBD" w:rsidRPr="001D430A" w:rsidRDefault="00201EBD" w:rsidP="00201EBD">
      <w:pPr>
        <w:spacing w:after="0" w:line="480" w:lineRule="auto"/>
        <w:ind w:hanging="142"/>
        <w:contextualSpacing/>
        <w:rPr>
          <w:lang w:val="id-ID"/>
        </w:rPr>
      </w:pPr>
      <w:r w:rsidRPr="001D430A">
        <w:rPr>
          <w:lang w:val="id-ID"/>
        </w:rPr>
        <w:t>b. Struktur Skrip</w:t>
      </w:r>
    </w:p>
    <w:p w14:paraId="1F238C3B" w14:textId="77777777" w:rsidR="00201EBD" w:rsidRPr="001D430A" w:rsidRDefault="00201EBD" w:rsidP="00201EBD">
      <w:pPr>
        <w:spacing w:after="0" w:line="480" w:lineRule="auto"/>
        <w:ind w:firstLine="589"/>
        <w:contextualSpacing/>
        <w:rPr>
          <w:szCs w:val="24"/>
          <w:lang w:val="id-ID"/>
        </w:rPr>
      </w:pPr>
      <w:r w:rsidRPr="001D430A">
        <w:rPr>
          <w:szCs w:val="24"/>
        </w:rPr>
        <w:t>Dalam struktur skrip ini fokus analisisnya pada penekanan fakta yang dapat dilihat pada beberapa bag</w:t>
      </w:r>
      <w:r w:rsidRPr="001D430A">
        <w:rPr>
          <w:szCs w:val="24"/>
          <w:lang w:val="id-ID"/>
        </w:rPr>
        <w:t>i</w:t>
      </w:r>
      <w:r w:rsidRPr="001D430A">
        <w:rPr>
          <w:szCs w:val="24"/>
        </w:rPr>
        <w:t xml:space="preserve">an atau keseluruhan dari 5W+1H. </w:t>
      </w:r>
      <w:r w:rsidRPr="001D430A">
        <w:rPr>
          <w:szCs w:val="24"/>
          <w:lang w:val="id-ID"/>
        </w:rPr>
        <w:t xml:space="preserve">Pada unsur </w:t>
      </w:r>
      <w:r w:rsidRPr="00356C9E">
        <w:rPr>
          <w:i/>
          <w:szCs w:val="24"/>
        </w:rPr>
        <w:t>What</w:t>
      </w:r>
      <w:r w:rsidRPr="001D430A">
        <w:rPr>
          <w:szCs w:val="24"/>
        </w:rPr>
        <w:t xml:space="preserve">, penulis menyampaikan informasi </w:t>
      </w:r>
      <w:r w:rsidRPr="001D430A">
        <w:rPr>
          <w:szCs w:val="24"/>
          <w:lang w:val="id-ID"/>
        </w:rPr>
        <w:t>berupa pernyataan yang mencakup apa saja a</w:t>
      </w:r>
      <w:r w:rsidRPr="001D430A">
        <w:rPr>
          <w:szCs w:val="24"/>
        </w:rPr>
        <w:t>lasan</w:t>
      </w:r>
      <w:r w:rsidRPr="001D430A">
        <w:rPr>
          <w:szCs w:val="24"/>
          <w:lang w:val="id-ID"/>
        </w:rPr>
        <w:t xml:space="preserve"> </w:t>
      </w:r>
      <w:r w:rsidRPr="001D430A">
        <w:rPr>
          <w:szCs w:val="24"/>
        </w:rPr>
        <w:t>dampak negatif yang akan ditimbulkan jika RUU-PKS disahkan. Alasan-alasan tersebut lebih difokuskan lagi pada pemaknaan istilah "kekerasan seksual" yang berhubungan dengan persetujuan antara kedua pihak</w:t>
      </w:r>
      <w:r w:rsidRPr="001D430A">
        <w:rPr>
          <w:szCs w:val="24"/>
          <w:lang w:val="id-ID"/>
        </w:rPr>
        <w:t xml:space="preserve">. </w:t>
      </w:r>
      <w:r w:rsidRPr="001D430A">
        <w:rPr>
          <w:szCs w:val="24"/>
        </w:rPr>
        <w:t>Almuzzammil Yusuf selaku Anggota Badan Legislatif</w:t>
      </w:r>
      <w:r w:rsidRPr="001D430A">
        <w:rPr>
          <w:szCs w:val="24"/>
          <w:lang w:val="id-ID"/>
        </w:rPr>
        <w:t xml:space="preserve"> yang</w:t>
      </w:r>
      <w:r w:rsidRPr="001D430A">
        <w:rPr>
          <w:szCs w:val="24"/>
        </w:rPr>
        <w:t xml:space="preserve"> mengatakan bahwa persetujuan seksual bertentangan dengan norma agama di Indonesia</w:t>
      </w:r>
      <w:r w:rsidRPr="001D430A">
        <w:rPr>
          <w:szCs w:val="24"/>
          <w:lang w:val="id-ID"/>
        </w:rPr>
        <w:t>,</w:t>
      </w:r>
      <w:r w:rsidRPr="001D430A">
        <w:rPr>
          <w:szCs w:val="24"/>
        </w:rPr>
        <w:t xml:space="preserve"> kulturnya</w:t>
      </w:r>
      <w:r w:rsidRPr="001D430A">
        <w:rPr>
          <w:szCs w:val="24"/>
          <w:lang w:val="id-ID"/>
        </w:rPr>
        <w:t>,</w:t>
      </w:r>
      <w:r w:rsidRPr="001D430A">
        <w:rPr>
          <w:szCs w:val="24"/>
        </w:rPr>
        <w:t xml:space="preserve"> dan bertentangan dengan UUD Pasal 28B dan UU Pernikahan.</w:t>
      </w:r>
    </w:p>
    <w:p w14:paraId="31C76DBB" w14:textId="77777777" w:rsidR="00201EBD" w:rsidRPr="001D430A" w:rsidRDefault="00201EBD" w:rsidP="00201EBD">
      <w:pPr>
        <w:spacing w:after="0" w:line="480" w:lineRule="auto"/>
        <w:ind w:firstLine="720"/>
        <w:contextualSpacing/>
        <w:rPr>
          <w:szCs w:val="24"/>
          <w:lang w:val="id-ID"/>
        </w:rPr>
      </w:pPr>
      <w:r w:rsidRPr="001D430A">
        <w:rPr>
          <w:szCs w:val="24"/>
        </w:rPr>
        <w:t xml:space="preserve">Dengan begitu, dapat dikatakan bahwa </w:t>
      </w:r>
      <w:r w:rsidRPr="001D430A">
        <w:rPr>
          <w:szCs w:val="24"/>
          <w:lang w:val="id-ID"/>
        </w:rPr>
        <w:t xml:space="preserve">pada </w:t>
      </w:r>
      <w:r w:rsidRPr="001D430A">
        <w:rPr>
          <w:szCs w:val="24"/>
        </w:rPr>
        <w:t xml:space="preserve">unsur </w:t>
      </w:r>
      <w:r w:rsidRPr="00356C9E">
        <w:rPr>
          <w:i/>
          <w:szCs w:val="24"/>
        </w:rPr>
        <w:t>What</w:t>
      </w:r>
      <w:r w:rsidRPr="001D430A">
        <w:rPr>
          <w:szCs w:val="24"/>
        </w:rPr>
        <w:t xml:space="preserve"> menginformasikan RUU-PKS yang cenderung menjerumuskan pada perzinahan atau pelegalan seks tanpa pernikahan yang </w:t>
      </w:r>
      <w:r w:rsidRPr="001D430A">
        <w:rPr>
          <w:szCs w:val="24"/>
          <w:lang w:val="id-ID"/>
        </w:rPr>
        <w:t xml:space="preserve">dikaitkan </w:t>
      </w:r>
      <w:r w:rsidRPr="001D430A">
        <w:rPr>
          <w:szCs w:val="24"/>
        </w:rPr>
        <w:t>hanya dengan persetujuan antara dua belah pihak.</w:t>
      </w:r>
      <w:r w:rsidRPr="001D430A">
        <w:rPr>
          <w:szCs w:val="24"/>
          <w:lang w:val="id-ID"/>
        </w:rPr>
        <w:t xml:space="preserve"> </w:t>
      </w:r>
      <w:r w:rsidRPr="001D430A">
        <w:rPr>
          <w:szCs w:val="24"/>
        </w:rPr>
        <w:t xml:space="preserve">Selain unsur tersebut, didapati pula unsur </w:t>
      </w:r>
      <w:r w:rsidRPr="00356C9E">
        <w:rPr>
          <w:i/>
          <w:szCs w:val="24"/>
        </w:rPr>
        <w:t>Why</w:t>
      </w:r>
      <w:r w:rsidRPr="001D430A">
        <w:rPr>
          <w:szCs w:val="24"/>
        </w:rPr>
        <w:t>,</w:t>
      </w:r>
      <w:r w:rsidRPr="001D430A">
        <w:rPr>
          <w:szCs w:val="24"/>
          <w:lang w:val="id-ID"/>
        </w:rPr>
        <w:t xml:space="preserve"> yaitu</w:t>
      </w:r>
      <w:r w:rsidRPr="001D430A">
        <w:rPr>
          <w:szCs w:val="24"/>
        </w:rPr>
        <w:t xml:space="preserve"> diinformasikan </w:t>
      </w:r>
      <w:r w:rsidRPr="001D430A">
        <w:rPr>
          <w:szCs w:val="24"/>
          <w:lang w:val="id-ID"/>
        </w:rPr>
        <w:t xml:space="preserve">serangkaian </w:t>
      </w:r>
      <w:r w:rsidRPr="001D430A">
        <w:rPr>
          <w:szCs w:val="24"/>
        </w:rPr>
        <w:t>pernyataan dari Almuzzammil yang diperkuat dengan data seperti mencantumkan undang-undang</w:t>
      </w:r>
      <w:r w:rsidRPr="001D430A">
        <w:rPr>
          <w:szCs w:val="24"/>
          <w:lang w:val="id-ID"/>
        </w:rPr>
        <w:t xml:space="preserve"> yang bertentangan dengan RUU-PKS. Selain itu dituliskan juga pernyataan narasumber yang mengatakan RUU-PKS berten</w:t>
      </w:r>
      <w:r>
        <w:rPr>
          <w:szCs w:val="24"/>
          <w:lang w:val="id-ID"/>
        </w:rPr>
        <w:t>tangan dengan semangat Pancasila</w:t>
      </w:r>
      <w:r w:rsidRPr="001D430A">
        <w:rPr>
          <w:szCs w:val="24"/>
          <w:lang w:val="id-ID"/>
        </w:rPr>
        <w:t>, terkhusus sila pertama</w:t>
      </w:r>
      <w:r w:rsidRPr="001D430A">
        <w:rPr>
          <w:szCs w:val="24"/>
        </w:rPr>
        <w:t>.</w:t>
      </w:r>
      <w:r w:rsidRPr="001D430A">
        <w:rPr>
          <w:szCs w:val="24"/>
          <w:lang w:val="id-ID"/>
        </w:rPr>
        <w:t xml:space="preserve"> Serangkaian pernyataan tersebut dituliskan penulis mengenai bahaya RUU-PKS yang harus diawasi agar tidak disusupi dan disahkan. </w:t>
      </w:r>
    </w:p>
    <w:p w14:paraId="4AC95E8C" w14:textId="77777777" w:rsidR="00201EBD" w:rsidRPr="001D430A" w:rsidRDefault="00201EBD" w:rsidP="00201EBD">
      <w:pPr>
        <w:spacing w:after="0" w:line="480" w:lineRule="auto"/>
        <w:ind w:firstLine="720"/>
        <w:contextualSpacing/>
        <w:rPr>
          <w:szCs w:val="24"/>
          <w:lang w:val="id-ID"/>
        </w:rPr>
      </w:pPr>
      <w:r w:rsidRPr="001D430A">
        <w:rPr>
          <w:szCs w:val="24"/>
        </w:rPr>
        <w:t>Oleh karena itu</w:t>
      </w:r>
      <w:r w:rsidRPr="001D430A">
        <w:rPr>
          <w:szCs w:val="24"/>
          <w:lang w:val="id-ID"/>
        </w:rPr>
        <w:t>,</w:t>
      </w:r>
      <w:r w:rsidRPr="001D430A">
        <w:rPr>
          <w:szCs w:val="24"/>
        </w:rPr>
        <w:t xml:space="preserve"> unsur </w:t>
      </w:r>
      <w:r w:rsidRPr="00356C9E">
        <w:rPr>
          <w:i/>
          <w:szCs w:val="24"/>
        </w:rPr>
        <w:t>Why</w:t>
      </w:r>
      <w:r w:rsidRPr="001D430A">
        <w:rPr>
          <w:szCs w:val="24"/>
        </w:rPr>
        <w:t xml:space="preserve"> mencakup keseluruhan alasan Almuzzammil yang ditulis secara kompleks dalam penolakannya dan partainya terhadap konsep persetujuan seksual </w:t>
      </w:r>
      <w:r w:rsidRPr="001D430A">
        <w:rPr>
          <w:szCs w:val="24"/>
        </w:rPr>
        <w:lastRenderedPageBreak/>
        <w:t>dalam RUU-PKS.</w:t>
      </w:r>
      <w:r w:rsidRPr="001D430A">
        <w:rPr>
          <w:szCs w:val="24"/>
          <w:lang w:val="id-ID"/>
        </w:rPr>
        <w:t xml:space="preserve"> </w:t>
      </w:r>
      <w:r w:rsidRPr="001D430A">
        <w:rPr>
          <w:szCs w:val="24"/>
        </w:rPr>
        <w:t xml:space="preserve">Unsur selanjutnya didapati unsur </w:t>
      </w:r>
      <w:r w:rsidRPr="00356C9E">
        <w:rPr>
          <w:i/>
          <w:szCs w:val="24"/>
        </w:rPr>
        <w:t>Who</w:t>
      </w:r>
      <w:r w:rsidRPr="001D430A">
        <w:rPr>
          <w:szCs w:val="24"/>
        </w:rPr>
        <w:t xml:space="preserve"> yang hanya menghadirkan satu narasumber, yaitu Almuzzammil Yusuf. Pengambilan satu narasumber semacam ini dapat mengurangi kualitas berita yang diinformasikan karena tidak memberikan pandangan dari orang lainnya. Meskipun demikian, informasi yang disampaikan melalui satu narasumber dalam berita ini sudah mencakup pernyataan yang cukup kompleks mengenai alasan-alasan RUU-PKS agar tidak dengan mudah untuk disahkan.</w:t>
      </w:r>
    </w:p>
    <w:p w14:paraId="2A3D02DE" w14:textId="77777777" w:rsidR="00201EBD" w:rsidRPr="001D430A" w:rsidRDefault="00201EBD" w:rsidP="00201EBD">
      <w:pPr>
        <w:spacing w:after="0" w:line="480" w:lineRule="auto"/>
        <w:ind w:hanging="142"/>
        <w:contextualSpacing/>
        <w:rPr>
          <w:szCs w:val="24"/>
          <w:lang w:val="id-ID"/>
        </w:rPr>
      </w:pPr>
    </w:p>
    <w:p w14:paraId="01A3C89B" w14:textId="77777777" w:rsidR="00201EBD" w:rsidRPr="001D430A" w:rsidRDefault="00201EBD" w:rsidP="00201EBD">
      <w:pPr>
        <w:spacing w:after="0" w:line="480" w:lineRule="auto"/>
        <w:ind w:hanging="142"/>
        <w:contextualSpacing/>
        <w:rPr>
          <w:szCs w:val="24"/>
          <w:lang w:val="id-ID"/>
        </w:rPr>
      </w:pPr>
      <w:r w:rsidRPr="001D430A">
        <w:rPr>
          <w:szCs w:val="24"/>
          <w:lang w:val="id-ID"/>
        </w:rPr>
        <w:t xml:space="preserve">c. Struktur Tematik </w:t>
      </w:r>
    </w:p>
    <w:p w14:paraId="0353A081"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Secara tematik, penulis menuliskan fakta dengan memuat kutipan langsung dari Almuzzamil Yusuf yang menginformasikan alasannya mengenai dampak negatif dari RUU-PKS. Terutama pada makna “kekerasan seksual” dalam RUU tersebut. Adapun informasi itu diletakan pada paragraf pertama sehingga pada hal ini dapat diketahui bahwa penekanan fakta menyangkut pemaknaan yang tidak tepat di dalam RUU tersebut. Setelah itu disusul pada paragraf kedua dengan menuliskan dengan panjang dari penjelasan narasumber.</w:t>
      </w:r>
    </w:p>
    <w:p w14:paraId="3A411F33" w14:textId="77777777" w:rsidR="00201EBD" w:rsidRPr="001D430A" w:rsidRDefault="00201EBD" w:rsidP="00201EBD">
      <w:pPr>
        <w:spacing w:after="0" w:line="480" w:lineRule="auto"/>
        <w:ind w:firstLine="589"/>
        <w:contextualSpacing/>
        <w:rPr>
          <w:lang w:val="id-ID"/>
        </w:rPr>
      </w:pPr>
      <w:r w:rsidRPr="001D430A">
        <w:rPr>
          <w:lang w:val="id-ID"/>
        </w:rPr>
        <w:t>Pernyataan-pernyataan dari narasumber tersebut juga disandingkan dengan narasi dari penulis yang dengan jelas menuliskan ringkasan dari pernyataan narasumber yang ditulis dengan detail. Maka dari itu, dengan elemen detail, dapat dilihat pada paragraf 5 dan 6. Selain itu, penulis juga menuliskan banyak paragraf dengan paragraf yang panjang, Paragraf yang panjang ini menjadi fakta pendukung pada informasi atau pernyataan narasumber di paragraf-paragraf awal. Artinya, dengan banyak mencantumkan pernyataan dari narasumber yang panjang dan dengan detail, maka dalam hal ini seakan-akan penulis meletakan RUU-PKS sebagai RUU yang banyak kekurangannya.</w:t>
      </w:r>
    </w:p>
    <w:p w14:paraId="6F56BE8D" w14:textId="77777777" w:rsidR="00201EBD" w:rsidRPr="001D430A" w:rsidRDefault="00201EBD" w:rsidP="00201EBD">
      <w:pPr>
        <w:spacing w:after="0" w:line="480" w:lineRule="auto"/>
        <w:ind w:hanging="142"/>
        <w:contextualSpacing/>
        <w:rPr>
          <w:lang w:val="id-ID"/>
        </w:rPr>
      </w:pPr>
    </w:p>
    <w:p w14:paraId="6DD922B4" w14:textId="77777777" w:rsidR="00201EBD" w:rsidRPr="001D430A" w:rsidRDefault="00201EBD" w:rsidP="00201EBD">
      <w:pPr>
        <w:spacing w:after="0" w:line="480" w:lineRule="auto"/>
        <w:ind w:hanging="142"/>
        <w:contextualSpacing/>
        <w:rPr>
          <w:lang w:val="id-ID"/>
        </w:rPr>
      </w:pPr>
      <w:r w:rsidRPr="001D430A">
        <w:rPr>
          <w:lang w:val="id-ID"/>
        </w:rPr>
        <w:t>d. Struktur Retoris</w:t>
      </w:r>
    </w:p>
    <w:p w14:paraId="3E153A6B" w14:textId="77777777" w:rsidR="00201EBD" w:rsidRPr="001D430A" w:rsidRDefault="00201EBD" w:rsidP="00201EBD">
      <w:pPr>
        <w:spacing w:after="0" w:line="480" w:lineRule="auto"/>
        <w:ind w:firstLine="589"/>
        <w:contextualSpacing/>
        <w:rPr>
          <w:lang w:val="id-ID"/>
        </w:rPr>
      </w:pPr>
      <w:r w:rsidRPr="001D430A">
        <w:lastRenderedPageBreak/>
        <w:t>Secara struktur retoris terlihat upaya penulis untuk menjelaskan bahwa RUU-PKS adalah  RUU yang berbahaya untuk disusupi kemudian disahkan, alasanya karena tidak sesuai dengan norma, budaya, dan keagamaan di Indonesia. Dengan menggunakan kata "bahaya", seakan-akan penulis menginformasikan sebuah informasi yang dapat mencelakakan publik. Penggunaan kata tersebut juga ditekankan dengan diletakkan pada judul yang seperti memperingatkan bahaya penyusupan pada RUU-PKS. Selain itu, melalui pernyataan Almuzzammil Yusuf, penulis juga menekankan fakta-fakta yang dapat mendukung kata bahaya tersebut pada paragraf akhir dengan mengatakan RUU-PKS bertentangan dengan semangat Pancasila.</w:t>
      </w:r>
    </w:p>
    <w:p w14:paraId="4F6EEB6B" w14:textId="77777777" w:rsidR="00201EBD" w:rsidRPr="001D430A" w:rsidRDefault="00201EBD" w:rsidP="00201EBD">
      <w:pPr>
        <w:spacing w:after="0" w:line="480" w:lineRule="auto"/>
        <w:ind w:firstLine="589"/>
        <w:contextualSpacing/>
      </w:pPr>
      <w:r w:rsidRPr="001D430A">
        <w:t>Pada struktur retoris ini juga dapat dilihat mengenai pemilihan gambar atau foto dalam berita. Adapun gambar dalam berita ini menggunakan sosok Almuzzammil Yusuf yang sedang berbicara dari kursi dan meja sebuah rapat atau sebagainya. Pemilihan gambar ini seakan-akan membuat Almuzzammil tampil berwibawa dan bijak, sehingga hal ini dapat dipercaya publik.</w:t>
      </w:r>
    </w:p>
    <w:p w14:paraId="6D4A4BD3" w14:textId="77777777" w:rsidR="00201EBD" w:rsidRPr="001D430A" w:rsidRDefault="00201EBD" w:rsidP="00201EBD">
      <w:pPr>
        <w:spacing w:after="0" w:line="480" w:lineRule="auto"/>
        <w:ind w:hanging="142"/>
        <w:contextualSpacing/>
        <w:rPr>
          <w:lang w:val="id-ID"/>
        </w:rPr>
      </w:pPr>
    </w:p>
    <w:p w14:paraId="564BC354" w14:textId="77777777" w:rsidR="00201EBD" w:rsidRPr="001D430A" w:rsidRDefault="00201EBD" w:rsidP="00201EBD">
      <w:pPr>
        <w:spacing w:after="0" w:line="480" w:lineRule="auto"/>
        <w:ind w:hanging="142"/>
        <w:contextualSpacing/>
        <w:rPr>
          <w:b/>
          <w:lang w:val="id-ID"/>
        </w:rPr>
      </w:pPr>
      <w:r w:rsidRPr="001D430A">
        <w:rPr>
          <w:b/>
          <w:lang w:val="id-ID"/>
        </w:rPr>
        <w:t>2. Analisis Konten 2</w:t>
      </w:r>
    </w:p>
    <w:p w14:paraId="33915A16" w14:textId="77777777" w:rsidR="00201EBD" w:rsidRPr="001D430A" w:rsidRDefault="00201EBD" w:rsidP="00201EBD">
      <w:pPr>
        <w:spacing w:after="0" w:line="480" w:lineRule="auto"/>
        <w:contextualSpacing/>
        <w:rPr>
          <w:b/>
          <w:lang w:val="id-ID"/>
        </w:rPr>
      </w:pPr>
      <w:r w:rsidRPr="001D430A">
        <w:rPr>
          <w:b/>
          <w:lang w:val="id-ID"/>
        </w:rPr>
        <w:t>Judul Berita: “Bedah Buku AILA Indonesia Kupas Makna Kekerasan Seksual dalam RUU P-KS”</w:t>
      </w:r>
    </w:p>
    <w:p w14:paraId="6A39DF66" w14:textId="77777777" w:rsidR="00201EBD" w:rsidRPr="001D430A" w:rsidRDefault="00201EBD" w:rsidP="00201EBD">
      <w:pPr>
        <w:spacing w:after="0" w:line="480" w:lineRule="auto"/>
        <w:ind w:hanging="142"/>
        <w:contextualSpacing/>
        <w:rPr>
          <w:lang w:val="id-ID"/>
        </w:rPr>
      </w:pPr>
      <w:r w:rsidRPr="001D430A">
        <w:rPr>
          <w:lang w:val="id-ID"/>
        </w:rPr>
        <w:t>a. Struktur Sintaksis</w:t>
      </w:r>
    </w:p>
    <w:p w14:paraId="493C2AFD"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Jika dianalisis dengan struktur sintaksis, maka yang pertama-tama dilihat ialah pada judul. Dalam berita yang terbit pada 9 Februari 2021 ini, judul menerangkan bahwa terdapat sebuah objek yang menjadi pembahasan, yaitu buku. Ditambih dengan kata “kupas” pada judul, hal ini memberikan kesan bahwa ada sebuah permasalahan yang harus diselesaikan, yang pada hal ini pemaknaan terhadap kekerasaan seksual. Penulis dalam hal ini seakan memberikan sebuah ajakan untuk memahami RUU-PKS dengan melihat makna kekerasan seksual itu sendiri.</w:t>
      </w:r>
    </w:p>
    <w:p w14:paraId="244A0B12" w14:textId="77777777" w:rsidR="00201EBD" w:rsidRPr="001D430A" w:rsidRDefault="00201EBD" w:rsidP="00201EBD">
      <w:pPr>
        <w:spacing w:after="0" w:line="480" w:lineRule="auto"/>
        <w:ind w:hanging="142"/>
        <w:contextualSpacing/>
        <w:rPr>
          <w:lang w:val="id-ID"/>
        </w:rPr>
      </w:pPr>
      <w:r w:rsidRPr="001D430A">
        <w:rPr>
          <w:lang w:val="id-ID"/>
        </w:rPr>
        <w:lastRenderedPageBreak/>
        <w:tab/>
      </w:r>
      <w:r w:rsidRPr="001D430A">
        <w:rPr>
          <w:lang w:val="id-ID"/>
        </w:rPr>
        <w:tab/>
        <w:t>Setelah melih</w:t>
      </w:r>
      <w:r>
        <w:rPr>
          <w:lang w:val="id-ID"/>
        </w:rPr>
        <w:t>at judul, yang perlu dianalisis</w:t>
      </w:r>
      <w:r w:rsidRPr="001D430A">
        <w:rPr>
          <w:lang w:val="id-ID"/>
        </w:rPr>
        <w:t xml:space="preserve"> selanjutnya ialah pada </w:t>
      </w:r>
      <w:r w:rsidRPr="001D430A">
        <w:rPr>
          <w:i/>
          <w:lang w:val="id-ID"/>
        </w:rPr>
        <w:t>lead.</w:t>
      </w:r>
      <w:r w:rsidRPr="001D430A">
        <w:rPr>
          <w:lang w:val="id-ID"/>
        </w:rPr>
        <w:t xml:space="preserve"> Adapun </w:t>
      </w:r>
      <w:r w:rsidRPr="001D430A">
        <w:rPr>
          <w:i/>
          <w:lang w:val="id-ID"/>
        </w:rPr>
        <w:t xml:space="preserve">lead </w:t>
      </w:r>
      <w:r w:rsidRPr="001D430A">
        <w:rPr>
          <w:lang w:val="id-ID"/>
        </w:rPr>
        <w:t xml:space="preserve">yang digunakan pada berita ini ialah </w:t>
      </w:r>
      <w:r w:rsidRPr="001D430A">
        <w:rPr>
          <w:i/>
          <w:lang w:val="id-ID"/>
        </w:rPr>
        <w:t xml:space="preserve">lead </w:t>
      </w:r>
      <w:r w:rsidRPr="001D430A">
        <w:rPr>
          <w:lang w:val="id-ID"/>
        </w:rPr>
        <w:t>yang menjelaskan jumlah peserta yang ikut dalam bedah buku dan menerangkan judul buku yang dibedah. Selain itu, penulis juga menekankan informasi pada tokoh yang dapat dipercaya seperti organisasi masyarakat, komunitas dan organisasi pemuda, dan tokoh lainnya. Penekanan semacam ini memberikan pemaknaan bahwa berita ini dapat dinilai kredibel dan membuat pembaca ikut serta dalam pemaknaan mengenai RUU-PKS pada sudut pandang penulis lewat pernyataan narasumber.</w:t>
      </w:r>
    </w:p>
    <w:p w14:paraId="47977F3D" w14:textId="77777777" w:rsidR="00201EBD" w:rsidRDefault="00201EBD" w:rsidP="00201EBD">
      <w:pPr>
        <w:spacing w:after="0" w:line="480" w:lineRule="auto"/>
        <w:ind w:firstLine="720"/>
        <w:contextualSpacing/>
        <w:rPr>
          <w:lang w:val="id-ID"/>
        </w:rPr>
      </w:pPr>
      <w:r w:rsidRPr="001D430A">
        <w:rPr>
          <w:lang w:val="id-ID"/>
        </w:rPr>
        <w:t xml:space="preserve">Selain menganalisis pada bagian judul dan </w:t>
      </w:r>
      <w:r w:rsidRPr="001D430A">
        <w:rPr>
          <w:i/>
          <w:lang w:val="id-ID"/>
        </w:rPr>
        <w:t>lead</w:t>
      </w:r>
      <w:r w:rsidRPr="001D430A">
        <w:rPr>
          <w:lang w:val="id-ID"/>
        </w:rPr>
        <w:t>, juga dapat dianalisis dengan melihat latar informasi dan kutipan sumber. Adapun pada latar informasi, dapat dilihat dalam berita ini bahwa latar informasi terletak pada paragraf ke dua. Latar informasi tersebut menjelaskan materi-materi tentang konsep konsensual seks serta persoalan di seputar kekerasan seksual dan terminologi kejahatan seksual pada RUU-PKS. Dengan melihat latar informasi tersebut, maka dapat diketahui bahwa penulis menekankan informasi pada pemaknaan seputar kekerasan seksual yang terdapat di dalam RUU-PKS.</w:t>
      </w:r>
    </w:p>
    <w:p w14:paraId="19F92EDD" w14:textId="77777777" w:rsidR="00201EBD" w:rsidRDefault="00201EBD" w:rsidP="00201EBD">
      <w:pPr>
        <w:spacing w:after="0" w:line="240" w:lineRule="auto"/>
        <w:ind w:left="2268"/>
        <w:contextualSpacing/>
        <w:rPr>
          <w:lang w:val="id-ID"/>
        </w:rPr>
      </w:pPr>
      <w:r>
        <w:rPr>
          <w:lang w:val="id-ID"/>
        </w:rPr>
        <w:t>“Materi pada acara bedah buku seputar tiga titik poin kritis. Di antaranya telaah kritis konsep konsensual seks, persoalan-persoalan di seputar konsep kekerasan seksual, dan terminologi kejahatan seksual pada Rancangan Undang-Undang (RUU) Penghapusan Kekerasan Seksual (P-KS).”</w:t>
      </w:r>
      <w:r>
        <w:rPr>
          <w:rStyle w:val="ReferensiCatatanKaki"/>
          <w:lang w:val="id-ID"/>
        </w:rPr>
        <w:footnoteReference w:id="7"/>
      </w:r>
    </w:p>
    <w:p w14:paraId="078796C0" w14:textId="77777777" w:rsidR="00201EBD" w:rsidRDefault="00201EBD" w:rsidP="00201EBD">
      <w:pPr>
        <w:spacing w:after="0" w:line="240" w:lineRule="auto"/>
        <w:ind w:left="2268"/>
        <w:contextualSpacing/>
        <w:rPr>
          <w:lang w:val="id-ID"/>
        </w:rPr>
      </w:pPr>
    </w:p>
    <w:p w14:paraId="77AEFBA5" w14:textId="77777777" w:rsidR="00201EBD" w:rsidRPr="001D430A" w:rsidRDefault="00201EBD" w:rsidP="00201EBD">
      <w:pPr>
        <w:spacing w:after="0" w:line="480" w:lineRule="auto"/>
        <w:ind w:firstLine="720"/>
        <w:contextualSpacing/>
        <w:rPr>
          <w:lang w:val="id-ID"/>
        </w:rPr>
      </w:pPr>
      <w:r w:rsidRPr="001D430A">
        <w:rPr>
          <w:lang w:val="id-ID"/>
        </w:rPr>
        <w:t xml:space="preserve">Sementara itu pada bagian kutipan sumber dapat diketahui bahwa penulis menggunakan penjelasan dari pemateri di dalam acara bedah buku. Kutipan sumber juga diambil dari salah satu peserta. Maka dari itu dapat isi berita ini menggunakan pernyataan-pernyataan yang dipilih dan disesuaikan dengan sudut pandang tertentu. Adapun inti dari sudut pandang yang diambil penulis ialah dengan menjadikan konsep seksual pada RUU-PKS ini </w:t>
      </w:r>
      <w:r w:rsidRPr="001D430A">
        <w:rPr>
          <w:lang w:val="id-ID"/>
        </w:rPr>
        <w:lastRenderedPageBreak/>
        <w:t>perlu diperhatikan lebih lanjut oleh DPR apabila RUU tersebut masuk kembali ke dalam Prolegnas 2021.</w:t>
      </w:r>
    </w:p>
    <w:p w14:paraId="0EF8D61E" w14:textId="77777777" w:rsidR="00201EBD" w:rsidRPr="001D430A" w:rsidRDefault="00201EBD" w:rsidP="00201EBD">
      <w:pPr>
        <w:spacing w:after="0" w:line="480" w:lineRule="auto"/>
        <w:ind w:hanging="142"/>
        <w:contextualSpacing/>
        <w:rPr>
          <w:lang w:val="id-ID"/>
        </w:rPr>
      </w:pPr>
    </w:p>
    <w:p w14:paraId="7B3AE309" w14:textId="77777777" w:rsidR="00201EBD" w:rsidRPr="001D430A" w:rsidRDefault="00201EBD" w:rsidP="00201EBD">
      <w:pPr>
        <w:spacing w:after="0" w:line="480" w:lineRule="auto"/>
        <w:ind w:hanging="142"/>
        <w:contextualSpacing/>
        <w:rPr>
          <w:lang w:val="id-ID"/>
        </w:rPr>
      </w:pPr>
      <w:r w:rsidRPr="001D430A">
        <w:rPr>
          <w:lang w:val="id-ID"/>
        </w:rPr>
        <w:t>b. Struktur Skrip</w:t>
      </w:r>
    </w:p>
    <w:p w14:paraId="1D24BB92" w14:textId="77777777" w:rsidR="00201EBD" w:rsidRPr="001D430A" w:rsidRDefault="00201EBD" w:rsidP="00201EBD">
      <w:pPr>
        <w:spacing w:after="0" w:line="480" w:lineRule="auto"/>
        <w:ind w:firstLine="720"/>
        <w:contextualSpacing/>
        <w:rPr>
          <w:lang w:val="id-ID"/>
        </w:rPr>
      </w:pPr>
      <w:r w:rsidRPr="001D430A">
        <w:rPr>
          <w:lang w:val="id-ID"/>
        </w:rPr>
        <w:t xml:space="preserve">Secara struktur skrip, pemberitaan dapat kita pahami dari unsur-unsur yang ada seperti </w:t>
      </w:r>
      <w:r w:rsidRPr="001D430A">
        <w:rPr>
          <w:i/>
          <w:lang w:val="id-ID"/>
        </w:rPr>
        <w:t xml:space="preserve">What, Who, When, </w:t>
      </w:r>
      <w:r w:rsidRPr="001D430A">
        <w:rPr>
          <w:lang w:val="id-ID"/>
        </w:rPr>
        <w:t xml:space="preserve">dan sebagainya. Adapun pada unsur </w:t>
      </w:r>
      <w:r w:rsidRPr="001D430A">
        <w:rPr>
          <w:i/>
          <w:lang w:val="id-ID"/>
        </w:rPr>
        <w:t>What</w:t>
      </w:r>
      <w:r w:rsidRPr="001D430A">
        <w:rPr>
          <w:lang w:val="id-ID"/>
        </w:rPr>
        <w:t xml:space="preserve"> dalam berita dari Hidayatullah.com ini, terdapat kesimpulan dari isi seminar atau diskusi bedah buku yang menyangkut bahaya konsep kekerasan seksual dalam RUU-PKS. Informasi dari kesimpulan tersebut disusun oleh penulis dengan beberapa sesi yang dengan pemateri atau pembicara yang berbeda. Arah pernyataan yang dikutip oleh penulis cenderung untuk mengumpulkan pernyataan tentang RUU-PKS yang harus ditelaah lebih lanjut pada makna kekerasan seksualnya.</w:t>
      </w:r>
    </w:p>
    <w:p w14:paraId="253C87B6" w14:textId="77777777" w:rsidR="00201EBD" w:rsidRPr="001D430A" w:rsidRDefault="00201EBD" w:rsidP="00201EBD">
      <w:pPr>
        <w:spacing w:after="0" w:line="480" w:lineRule="auto"/>
        <w:ind w:firstLine="720"/>
        <w:contextualSpacing/>
        <w:rPr>
          <w:lang w:val="id-ID"/>
        </w:rPr>
      </w:pPr>
      <w:r w:rsidRPr="001D430A">
        <w:rPr>
          <w:lang w:val="id-ID"/>
        </w:rPr>
        <w:t xml:space="preserve">Dari unsur </w:t>
      </w:r>
      <w:r w:rsidRPr="001D430A">
        <w:rPr>
          <w:i/>
          <w:lang w:val="id-ID"/>
        </w:rPr>
        <w:t>What</w:t>
      </w:r>
      <w:r w:rsidRPr="001D430A">
        <w:rPr>
          <w:lang w:val="id-ID"/>
        </w:rPr>
        <w:t xml:space="preserve"> di atas, dapat diketahui bahwa unsur </w:t>
      </w:r>
      <w:r w:rsidRPr="001D430A">
        <w:rPr>
          <w:i/>
          <w:lang w:val="id-ID"/>
        </w:rPr>
        <w:t>Who</w:t>
      </w:r>
      <w:r w:rsidRPr="001D430A">
        <w:rPr>
          <w:lang w:val="id-ID"/>
        </w:rPr>
        <w:t xml:space="preserve"> ialah narasumber yang terdiri dari pemateri dan peserta yang terdiri dari beberapa kalangan dalam acara diskusi bedah buku. Narasumber yang tercantumkan di dalam berita ini hanya yang terdapat di dalam acara tersebut, tidak memberikan narasumber lain semisalnya dari pihak DPR untuk memberikan sudut pandang lain. Narasumber juga merupakan tokoh-tokoh besar dalam bidangnya, di antaranya pakar hukum serta Direktur PAHAM Jakarta dan terdapat juga seorang peneliti </w:t>
      </w:r>
      <w:r w:rsidRPr="001D430A">
        <w:rPr>
          <w:i/>
          <w:lang w:val="id-ID"/>
        </w:rPr>
        <w:t>Center for Gender Studies</w:t>
      </w:r>
      <w:r w:rsidRPr="001D430A">
        <w:rPr>
          <w:lang w:val="id-ID"/>
        </w:rPr>
        <w:t>. Dari narasumber tersebut, maka pernyataan yang dipaparkan dapat dinilai informasi yang kredibel. Selain itu, pernyataan dalam berita ini juga diambil dari kalangan muda atau mahasiswa dan juga peserta secara umum.</w:t>
      </w:r>
    </w:p>
    <w:p w14:paraId="1E2F2963" w14:textId="77777777" w:rsidR="00201EBD" w:rsidRPr="001D430A" w:rsidRDefault="00201EBD" w:rsidP="00201EBD">
      <w:pPr>
        <w:spacing w:after="0" w:line="480" w:lineRule="auto"/>
        <w:ind w:firstLine="720"/>
        <w:contextualSpacing/>
        <w:rPr>
          <w:lang w:val="id-ID"/>
        </w:rPr>
      </w:pPr>
      <w:r w:rsidRPr="001D430A">
        <w:rPr>
          <w:lang w:val="id-ID"/>
        </w:rPr>
        <w:t xml:space="preserve">Selanjutnya terdapat unsur </w:t>
      </w:r>
      <w:r w:rsidRPr="001D430A">
        <w:rPr>
          <w:i/>
          <w:lang w:val="id-ID"/>
        </w:rPr>
        <w:t>Why.</w:t>
      </w:r>
      <w:r w:rsidRPr="001D430A">
        <w:rPr>
          <w:lang w:val="id-ID"/>
        </w:rPr>
        <w:t xml:space="preserve"> Dalam unsur tersebut, dapat diketahui bahwa penulis ingin menginformasikan bahwa makna kekerasan seksual dalam RUU-PKS harus ditelaah lebih lanjut. Artinya, terdapat penekanan informasi yang mana DPR harus meninjau lebih lanjut mengenai RUU-PKS sehingga tidak dengan mudah untuk memasukkannya ke dalam </w:t>
      </w:r>
      <w:r w:rsidRPr="001D430A">
        <w:rPr>
          <w:lang w:val="id-ID"/>
        </w:rPr>
        <w:lastRenderedPageBreak/>
        <w:t xml:space="preserve">Prolegnas prioritas 2021, apa lagi untuk segera disahkan. Dengan hal ini juga dapat diketahui unsur </w:t>
      </w:r>
      <w:r w:rsidRPr="001D430A">
        <w:rPr>
          <w:i/>
          <w:lang w:val="id-ID"/>
        </w:rPr>
        <w:t>How,</w:t>
      </w:r>
      <w:r w:rsidRPr="001D430A">
        <w:rPr>
          <w:lang w:val="id-ID"/>
        </w:rPr>
        <w:t xml:space="preserve"> yaitu DPR harus meninjau RUU-PKS pada konsep konsensual seks, kekerasan seksual, dan terminologi kejahatan seksual sehingga RUU ini mempunyai makna kekerasan seksual yang jelas.</w:t>
      </w:r>
    </w:p>
    <w:p w14:paraId="12536D65" w14:textId="77777777" w:rsidR="00201EBD" w:rsidRPr="001D430A" w:rsidRDefault="00201EBD" w:rsidP="00201EBD">
      <w:pPr>
        <w:spacing w:after="0" w:line="480" w:lineRule="auto"/>
        <w:ind w:hanging="142"/>
        <w:contextualSpacing/>
        <w:rPr>
          <w:lang w:val="id-ID"/>
        </w:rPr>
      </w:pPr>
    </w:p>
    <w:p w14:paraId="25987889" w14:textId="77777777" w:rsidR="00201EBD" w:rsidRPr="001D430A" w:rsidRDefault="00201EBD" w:rsidP="00201EBD">
      <w:pPr>
        <w:spacing w:after="0" w:line="480" w:lineRule="auto"/>
        <w:ind w:hanging="142"/>
        <w:contextualSpacing/>
        <w:rPr>
          <w:lang w:val="id-ID"/>
        </w:rPr>
      </w:pPr>
      <w:r w:rsidRPr="001D430A">
        <w:rPr>
          <w:lang w:val="id-ID"/>
        </w:rPr>
        <w:t>c. Struktur Tematik</w:t>
      </w:r>
    </w:p>
    <w:p w14:paraId="6554E620"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Penulisan fakta jika dilihat dengan struktur tematik, maka diketahui bahwa secara keseluruhan berita ini menggunakan pernyataan dari pemateri dan peserta dari acara atau diskusi bedah buku. Artinya, pernyataan dari narasumber bukan dari hasil wawancara secara langsung. Hal ini dapat dilihat mulai dari paragraf 5 dan seterusnya, yang mana paragraf ditulis panjang sesuai dengan perkataan narasumbernya.</w:t>
      </w:r>
    </w:p>
    <w:p w14:paraId="050D48F9"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Paragraf ke paragraf dapat dikatakan sepenuhnya mengusung pendapat yang harus mengkritisi makna kekerasan seksual lebih jauh dalam RUU-PKS. Dengan pendapat demikian, maka profesi atau jabatan dari narasumber ditulis detail oleh penulis untuk memperkuat sebuah argumen. Adapun narasumber yang pernyataannya dikutip dalam berita ini merupakan tokoh-tokoh yang menaruh perhatian khusus pada bidang yang menyangkut problematika kekerasan seksual dan hak-hak perempuan. </w:t>
      </w:r>
    </w:p>
    <w:p w14:paraId="69B528C9" w14:textId="77777777" w:rsidR="00201EBD" w:rsidRPr="001D430A" w:rsidRDefault="00201EBD" w:rsidP="00201EBD">
      <w:pPr>
        <w:spacing w:after="0" w:line="480" w:lineRule="auto"/>
        <w:ind w:firstLine="720"/>
        <w:contextualSpacing/>
        <w:rPr>
          <w:lang w:val="id-ID"/>
        </w:rPr>
      </w:pPr>
      <w:r w:rsidRPr="001D430A">
        <w:rPr>
          <w:lang w:val="id-ID"/>
        </w:rPr>
        <w:t xml:space="preserve">Detail yang menyebutkan profesi dan jabatan narasumber secara lengkap ini muncul setiap sebelum pernyataan narasumber ditulis. Dengan begitu, informasi yang disampaikan melalui pernyataan narasumber tersebut mempunyai nilai karena pernyataan keluar dari tokoh yang berada di dalam </w:t>
      </w:r>
      <w:r w:rsidRPr="001D430A">
        <w:rPr>
          <w:i/>
          <w:lang w:val="id-ID"/>
        </w:rPr>
        <w:t>concern</w:t>
      </w:r>
      <w:r w:rsidRPr="001D430A">
        <w:rPr>
          <w:lang w:val="id-ID"/>
        </w:rPr>
        <w:t>-nya. Artinya, informasi yang disampaikan dapat dipercaya dan dapat juga mempengaruhi publik karena pernyataannya ialah cenderung tidak dengan mudah setuju untuk disahkannya RUU-PKS atau makna kekerasan seksual pada RUU tersebut harus dikritisi lebih dalam sebelum disahkan.</w:t>
      </w:r>
    </w:p>
    <w:p w14:paraId="65EA86ED" w14:textId="77777777" w:rsidR="00201EBD" w:rsidRPr="001D430A" w:rsidRDefault="00201EBD" w:rsidP="00201EBD">
      <w:pPr>
        <w:spacing w:after="0" w:line="480" w:lineRule="auto"/>
        <w:ind w:hanging="142"/>
        <w:contextualSpacing/>
        <w:rPr>
          <w:lang w:val="id-ID"/>
        </w:rPr>
      </w:pPr>
    </w:p>
    <w:p w14:paraId="71471F1E" w14:textId="77777777" w:rsidR="00201EBD" w:rsidRPr="001D430A" w:rsidRDefault="00201EBD" w:rsidP="00201EBD">
      <w:pPr>
        <w:spacing w:after="0" w:line="480" w:lineRule="auto"/>
        <w:ind w:hanging="142"/>
        <w:contextualSpacing/>
        <w:rPr>
          <w:lang w:val="id-ID"/>
        </w:rPr>
      </w:pPr>
      <w:r w:rsidRPr="001D430A">
        <w:rPr>
          <w:lang w:val="id-ID"/>
        </w:rPr>
        <w:lastRenderedPageBreak/>
        <w:t>d. Struktur Retoris</w:t>
      </w:r>
    </w:p>
    <w:p w14:paraId="5081A6C0"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Struktur retoris dalam berita ini dapat dilihat dengan ditekankannya kata “bahayanya” pada paragraf 4. Bahaya yang dimaksud ialah konsep kekerasan seksual di dalam RUU-PKS. Dengan menggunakan kata bahaya ini seakan-akan isi dari RUU-PKS dapat dikatakan mencelakakan rakyat. Penekanan kata tersebut juga merupakan bagian awal berita sebelum penulis mengutip pernyataan narasumber. Maka dari itu, kata tersebut dapat mempengaruhi pembaca dalam memaknai pernyataan narasumber karena di awal seperti mengatakan bahwa RUU-PKS berdampak negatif sehingga harus ditelaah lebih dalam lagi.</w:t>
      </w:r>
    </w:p>
    <w:p w14:paraId="18E70079" w14:textId="77777777" w:rsidR="00201EBD" w:rsidRPr="001D430A" w:rsidRDefault="00201EBD" w:rsidP="00201EBD">
      <w:pPr>
        <w:spacing w:after="0" w:line="480" w:lineRule="auto"/>
        <w:ind w:hanging="142"/>
        <w:contextualSpacing/>
        <w:rPr>
          <w:lang w:val="id-ID"/>
        </w:rPr>
      </w:pPr>
      <w:r w:rsidRPr="001D430A">
        <w:rPr>
          <w:lang w:val="id-ID"/>
        </w:rPr>
        <w:tab/>
        <w:t xml:space="preserve">Sementara dalam unsur gambar atau foto dalam berita ini hanya menggunakan gambar hasil </w:t>
      </w:r>
      <w:r w:rsidRPr="001D430A">
        <w:rPr>
          <w:i/>
          <w:lang w:val="id-ID"/>
        </w:rPr>
        <w:t>screenshot</w:t>
      </w:r>
      <w:r w:rsidRPr="001D430A">
        <w:rPr>
          <w:lang w:val="id-ID"/>
        </w:rPr>
        <w:t xml:space="preserve"> yang menampilkan wajah-wajah dari pemateri dan peserta dalam aplikasi </w:t>
      </w:r>
      <w:r w:rsidRPr="001D430A">
        <w:rPr>
          <w:i/>
          <w:lang w:val="id-ID"/>
        </w:rPr>
        <w:t>google meet</w:t>
      </w:r>
      <w:r w:rsidRPr="001D430A">
        <w:rPr>
          <w:lang w:val="id-ID"/>
        </w:rPr>
        <w:t>. Gambar semacam ini tidak menekankan makna tertentu dalam berita ini, kecuali hanya sebagai bukti bahwa telah dilakukan diskusi. Selain itu, juga menginformasikan bahwa yang mengikuti acara atau diskusi bedah buku tersebut lebih banyak perempuan.</w:t>
      </w:r>
    </w:p>
    <w:p w14:paraId="7109EAEF" w14:textId="77777777" w:rsidR="00201EBD" w:rsidRPr="001D430A" w:rsidRDefault="00201EBD" w:rsidP="00201EBD">
      <w:pPr>
        <w:spacing w:after="0" w:line="480" w:lineRule="auto"/>
        <w:ind w:hanging="142"/>
        <w:contextualSpacing/>
        <w:rPr>
          <w:lang w:val="id-ID"/>
        </w:rPr>
      </w:pPr>
    </w:p>
    <w:p w14:paraId="2486CFE2" w14:textId="77777777" w:rsidR="00201EBD" w:rsidRPr="001D430A" w:rsidRDefault="00201EBD" w:rsidP="00201EBD">
      <w:pPr>
        <w:spacing w:after="0" w:line="480" w:lineRule="auto"/>
        <w:ind w:hanging="142"/>
        <w:contextualSpacing/>
        <w:rPr>
          <w:b/>
          <w:lang w:val="id-ID"/>
        </w:rPr>
      </w:pPr>
      <w:r w:rsidRPr="001D430A">
        <w:rPr>
          <w:b/>
          <w:lang w:val="id-ID"/>
        </w:rPr>
        <w:t>3. Analisis Konten 3</w:t>
      </w:r>
    </w:p>
    <w:p w14:paraId="62E1CAB8" w14:textId="77777777" w:rsidR="00201EBD" w:rsidRPr="001D430A" w:rsidRDefault="00201EBD" w:rsidP="00201EBD">
      <w:pPr>
        <w:spacing w:after="0" w:line="480" w:lineRule="auto"/>
        <w:contextualSpacing/>
        <w:rPr>
          <w:b/>
          <w:lang w:val="id-ID"/>
        </w:rPr>
      </w:pPr>
      <w:r w:rsidRPr="001D430A">
        <w:rPr>
          <w:b/>
          <w:lang w:val="id-ID"/>
        </w:rPr>
        <w:t>Judul Berita: “Seruan Aksi Selamatkan Moral Bangsa, KAMMI Luncurkan Satgas RUU PKS”</w:t>
      </w:r>
    </w:p>
    <w:p w14:paraId="0B2AE8D6" w14:textId="77777777" w:rsidR="00201EBD" w:rsidRPr="001D430A" w:rsidRDefault="00201EBD" w:rsidP="00201EBD">
      <w:pPr>
        <w:spacing w:after="0" w:line="480" w:lineRule="auto"/>
        <w:ind w:hanging="142"/>
        <w:contextualSpacing/>
        <w:rPr>
          <w:lang w:val="id-ID"/>
        </w:rPr>
      </w:pPr>
      <w:r w:rsidRPr="001D430A">
        <w:rPr>
          <w:lang w:val="id-ID"/>
        </w:rPr>
        <w:t>a. Struktur Sintaksis</w:t>
      </w:r>
    </w:p>
    <w:p w14:paraId="0833141D"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Sebelum menganalisis pada isi berita, dengan struktur sintaksis ini didapati bahwa Hidayatullah.com atau penulis berita yang terbit 16 Maret 2021 ini memberikan judul yang tegas. Adapun judul tersebut mengatakan bahwa moral bangsa Indonesia harus diselamatkan sehingga Kesatuan Aksi Mahasiswa Muslim Indonesia (KAMMI) membentuk Satuan Tugas RUU-PKS. Pemberian judul berita semacam ini secara tidak langsung memberikan penekanan fakta bahwa RUU-PKS dapat merusak moral bangsa.</w:t>
      </w:r>
    </w:p>
    <w:p w14:paraId="2A97631F" w14:textId="77777777" w:rsidR="00201EBD" w:rsidRPr="001D430A" w:rsidRDefault="00201EBD" w:rsidP="00201EBD">
      <w:pPr>
        <w:spacing w:after="0" w:line="480" w:lineRule="auto"/>
        <w:ind w:hanging="142"/>
        <w:contextualSpacing/>
        <w:rPr>
          <w:lang w:val="id-ID"/>
        </w:rPr>
      </w:pPr>
      <w:r w:rsidRPr="001D430A">
        <w:rPr>
          <w:lang w:val="id-ID"/>
        </w:rPr>
        <w:lastRenderedPageBreak/>
        <w:tab/>
      </w:r>
      <w:r w:rsidRPr="001D430A">
        <w:rPr>
          <w:lang w:val="id-ID"/>
        </w:rPr>
        <w:tab/>
        <w:t xml:space="preserve">Judul yang tegas dalam berita ini memberikan arti bahwa sudut pandang dalam isi berita berupa sikap kontra terhadap RUU-PKS. Namun, judul tersebut tidak didukung langsung dengan penjelasan di bagian </w:t>
      </w:r>
      <w:r w:rsidRPr="001D430A">
        <w:rPr>
          <w:i/>
          <w:lang w:val="id-ID"/>
        </w:rPr>
        <w:t>lead</w:t>
      </w:r>
      <w:r w:rsidRPr="001D430A">
        <w:rPr>
          <w:lang w:val="id-ID"/>
        </w:rPr>
        <w:t xml:space="preserve"> berita. Maka dari itu, analisis dengan struktur sintaksis ini didapatkan </w:t>
      </w:r>
      <w:r w:rsidRPr="001D430A">
        <w:rPr>
          <w:i/>
          <w:lang w:val="id-ID"/>
        </w:rPr>
        <w:t>lead</w:t>
      </w:r>
      <w:r w:rsidRPr="001D430A">
        <w:rPr>
          <w:lang w:val="id-ID"/>
        </w:rPr>
        <w:t xml:space="preserve"> yang dibuat penulis tidak secara langsung kepada pembahasan menyelamatkan moral bangsa. Adapun </w:t>
      </w:r>
      <w:r w:rsidRPr="001D430A">
        <w:rPr>
          <w:i/>
          <w:lang w:val="id-ID"/>
        </w:rPr>
        <w:t>lead</w:t>
      </w:r>
      <w:r w:rsidRPr="001D430A">
        <w:rPr>
          <w:lang w:val="id-ID"/>
        </w:rPr>
        <w:t xml:space="preserve"> dalam berita ini secara kompleks menginformasikan bahwa sebelum membentuk Satgas RUU-PKS, diawali dengan penyerahan dari hasil Kajian Gagalkan RUU-PKS kepada anggota legislatif Jawa Barat. Dengan begitu, pada </w:t>
      </w:r>
      <w:r w:rsidRPr="001D430A">
        <w:rPr>
          <w:i/>
          <w:lang w:val="id-ID"/>
        </w:rPr>
        <w:t>lead</w:t>
      </w:r>
      <w:r w:rsidRPr="001D430A">
        <w:rPr>
          <w:lang w:val="id-ID"/>
        </w:rPr>
        <w:t xml:space="preserve"> didapati penekanan fakta bahwa kajian untuk menggagalkan RUU-PKS ini sudah diserahkan kepada pihak pemerintah. </w:t>
      </w:r>
    </w:p>
    <w:p w14:paraId="0CC253C9" w14:textId="77777777" w:rsidR="00201EBD" w:rsidRDefault="00201EBD" w:rsidP="00201EBD">
      <w:pPr>
        <w:spacing w:after="0" w:line="480" w:lineRule="auto"/>
        <w:ind w:hanging="142"/>
        <w:contextualSpacing/>
        <w:rPr>
          <w:lang w:val="id-ID"/>
        </w:rPr>
      </w:pPr>
      <w:r w:rsidRPr="001D430A">
        <w:rPr>
          <w:lang w:val="id-ID"/>
        </w:rPr>
        <w:tab/>
      </w:r>
      <w:r w:rsidRPr="001D430A">
        <w:rPr>
          <w:lang w:val="id-ID"/>
        </w:rPr>
        <w:tab/>
        <w:t xml:space="preserve">Selain menganalisis pada bagian judul dan </w:t>
      </w:r>
      <w:r w:rsidRPr="001D430A">
        <w:rPr>
          <w:i/>
          <w:lang w:val="id-ID"/>
        </w:rPr>
        <w:t>lead</w:t>
      </w:r>
      <w:r w:rsidRPr="001D430A">
        <w:rPr>
          <w:lang w:val="id-ID"/>
        </w:rPr>
        <w:t>, pada struktur ini juga menganalisis kutipan sumber. Adapun kutipan sumber pada berita ini didapati di paragraf 3, 4, 7, 9, dan 10. Pada paragraf-paragraf tersebut, disimpulkan secara singkat menginformasikan KAMMI yang sudah lama melakukan berbagai kajian dan diskusi publik mengenai RUU-PKS sehingga ditemukan bahwa RUU ini tidak sesuai dengan nilai-nilai Pancasila. Selain itu, pada bagian akhir dituliskan kutipan sumber bahwa KAMMI tetap harus menjadikan penolakan terhadap RUU-PKS sebagai solusi preventif dan kuratif terkait kasus kejahatan seksual.</w:t>
      </w:r>
    </w:p>
    <w:p w14:paraId="1615105A" w14:textId="77777777" w:rsidR="00201EBD" w:rsidRDefault="00201EBD" w:rsidP="00201EBD">
      <w:pPr>
        <w:spacing w:after="0" w:line="240" w:lineRule="auto"/>
        <w:ind w:left="2268"/>
        <w:contextualSpacing/>
        <w:rPr>
          <w:lang w:val="id-ID"/>
        </w:rPr>
      </w:pPr>
      <w:r>
        <w:rPr>
          <w:lang w:val="id-ID"/>
        </w:rPr>
        <w:t>“Alumni Universitas Mulawarman ini, melanjutkan bahwa upaya ini dimulai dari gerakan pencerdasan secara persuasif pada tataran kader dan masyarakat akan bahaya dibalik RUU PKS sampai dengan upaya advokasi pada tataran legislasi. Salah satu poin dari penolakan ini karena nilai-nilai yang terkandung dalam RUU PKS tidak mencerminkan nilai-nilai Pancasila, khususnya Sila Pertama, Ketuhanan Yang Maha Esa.”</w:t>
      </w:r>
      <w:r>
        <w:rPr>
          <w:rStyle w:val="ReferensiCatatanKaki"/>
          <w:lang w:val="id-ID"/>
        </w:rPr>
        <w:footnoteReference w:id="8"/>
      </w:r>
    </w:p>
    <w:p w14:paraId="4121075D" w14:textId="77777777" w:rsidR="00201EBD" w:rsidRDefault="00201EBD" w:rsidP="00201EBD">
      <w:pPr>
        <w:spacing w:after="0" w:line="240" w:lineRule="auto"/>
        <w:ind w:left="2268"/>
        <w:contextualSpacing/>
        <w:rPr>
          <w:lang w:val="id-ID"/>
        </w:rPr>
      </w:pPr>
    </w:p>
    <w:p w14:paraId="2B245D3E" w14:textId="77777777" w:rsidR="00201EBD" w:rsidRPr="001D430A" w:rsidRDefault="00201EBD" w:rsidP="00201EBD">
      <w:pPr>
        <w:spacing w:after="0" w:line="480" w:lineRule="auto"/>
        <w:ind w:firstLine="720"/>
        <w:contextualSpacing/>
        <w:rPr>
          <w:lang w:val="id-ID"/>
        </w:rPr>
      </w:pPr>
      <w:r w:rsidRPr="001D430A">
        <w:rPr>
          <w:lang w:val="id-ID"/>
        </w:rPr>
        <w:t xml:space="preserve">Pada bagian akhir dari berita ini seakan-akan sebuah solusi yang diberikan dari kutipan narasumber, akan tapi penulis tidak memberikan penekanan sehingga yang menjadi pokok pembahasan atau pembingkaiannya ialah RUU-PKS dapat merusak moral bangsa. Hal tersebut </w:t>
      </w:r>
      <w:r w:rsidRPr="001D430A">
        <w:rPr>
          <w:lang w:val="id-ID"/>
        </w:rPr>
        <w:lastRenderedPageBreak/>
        <w:t>juga didukung dengan penutupan berita yang dituliskan tagar #gagalkanruupks. Maka dari itu, sudut pandang dalam berita ini ialah kontra terhadap RUU-PKS, sehingga dalam berita ini memberikan judul yang tegas dan mengambil kutipan sumber dari pernyataan KAMMI yang tegas menolak RUU tersebut berserta alasan-alasannya.</w:t>
      </w:r>
    </w:p>
    <w:p w14:paraId="2D19E0ED" w14:textId="77777777" w:rsidR="00201EBD" w:rsidRPr="001D430A" w:rsidRDefault="00201EBD" w:rsidP="00201EBD">
      <w:pPr>
        <w:spacing w:after="0" w:line="480" w:lineRule="auto"/>
        <w:ind w:hanging="142"/>
        <w:contextualSpacing/>
        <w:rPr>
          <w:lang w:val="id-ID"/>
        </w:rPr>
      </w:pPr>
    </w:p>
    <w:p w14:paraId="54D6AFED" w14:textId="77777777" w:rsidR="00201EBD" w:rsidRPr="001D430A" w:rsidRDefault="00201EBD" w:rsidP="00201EBD">
      <w:pPr>
        <w:spacing w:after="0" w:line="480" w:lineRule="auto"/>
        <w:ind w:hanging="142"/>
        <w:contextualSpacing/>
        <w:rPr>
          <w:lang w:val="id-ID"/>
        </w:rPr>
      </w:pPr>
      <w:r w:rsidRPr="001D430A">
        <w:rPr>
          <w:lang w:val="id-ID"/>
        </w:rPr>
        <w:t>b. Struktur Skrip</w:t>
      </w:r>
    </w:p>
    <w:p w14:paraId="4B27EA0B"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Pada struktur skrip ini didapatkan peneliti bahwa penulis berita mengisahkan fakta dengan unsur </w:t>
      </w:r>
      <w:r w:rsidRPr="001D430A">
        <w:rPr>
          <w:i/>
          <w:lang w:val="id-ID"/>
        </w:rPr>
        <w:t>What.</w:t>
      </w:r>
      <w:r w:rsidRPr="001D430A">
        <w:rPr>
          <w:lang w:val="id-ID"/>
        </w:rPr>
        <w:t xml:space="preserve"> Kelengkapan pada unsur </w:t>
      </w:r>
      <w:r w:rsidRPr="001D430A">
        <w:rPr>
          <w:i/>
          <w:lang w:val="id-ID"/>
        </w:rPr>
        <w:t>What</w:t>
      </w:r>
      <w:r w:rsidRPr="001D430A">
        <w:rPr>
          <w:lang w:val="id-ID"/>
        </w:rPr>
        <w:t xml:space="preserve"> ini menginformasikan KAMMI yang meluncurkan Satuan Tugas RUU-PKS untuk menyelamatkan moral bangsa. Fakta di unsur ini sangat jelas mengambil sudut pandang yang kontra terhadap RUU tersebut. Artinya, informasi yang disampaikan kepada pembaca ialah informasi hasil rapat dari KAMMI yang menolak RUU-PKS untuk disahkan.</w:t>
      </w:r>
    </w:p>
    <w:p w14:paraId="554A84C2"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Selain unsur </w:t>
      </w:r>
      <w:r w:rsidRPr="001D430A">
        <w:rPr>
          <w:i/>
          <w:lang w:val="id-ID"/>
        </w:rPr>
        <w:t>What</w:t>
      </w:r>
      <w:r w:rsidRPr="001D430A">
        <w:rPr>
          <w:lang w:val="id-ID"/>
        </w:rPr>
        <w:t xml:space="preserve">, peneliti juga mendapatkan unsur </w:t>
      </w:r>
      <w:r w:rsidRPr="001D430A">
        <w:rPr>
          <w:i/>
          <w:lang w:val="id-ID"/>
        </w:rPr>
        <w:t xml:space="preserve">Who </w:t>
      </w:r>
      <w:r w:rsidRPr="001D430A">
        <w:rPr>
          <w:lang w:val="id-ID"/>
        </w:rPr>
        <w:t xml:space="preserve">dan </w:t>
      </w:r>
      <w:r w:rsidRPr="001D430A">
        <w:rPr>
          <w:i/>
          <w:lang w:val="id-ID"/>
        </w:rPr>
        <w:t>Why</w:t>
      </w:r>
      <w:r w:rsidRPr="001D430A">
        <w:rPr>
          <w:lang w:val="id-ID"/>
        </w:rPr>
        <w:t xml:space="preserve"> di dalam berita yang diterbitkan Hidayatullah.com ini. Adapun unsur </w:t>
      </w:r>
      <w:r w:rsidRPr="001D430A">
        <w:rPr>
          <w:i/>
          <w:lang w:val="id-ID"/>
        </w:rPr>
        <w:t>Who</w:t>
      </w:r>
      <w:r w:rsidRPr="001D430A">
        <w:rPr>
          <w:lang w:val="id-ID"/>
        </w:rPr>
        <w:t xml:space="preserve"> ialah menyangkut beberapa narasumber yang merupakan petinggi dari KAMMI, seperti pengurus pusat dan sebagainya. Dengan menggunakan narasumber-narasumber tersebut memberikan fakta dalam berita ini dapat dipercaya. Singkatnya, unsur </w:t>
      </w:r>
      <w:r w:rsidRPr="001D430A">
        <w:rPr>
          <w:i/>
          <w:lang w:val="id-ID"/>
        </w:rPr>
        <w:t>Who</w:t>
      </w:r>
      <w:r w:rsidRPr="001D430A">
        <w:rPr>
          <w:lang w:val="id-ID"/>
        </w:rPr>
        <w:t xml:space="preserve"> secara kompleks terkesan tendensius dengan satu keputusan yang sama dan pendapat yang saling dukung untuk menggagalkan RUU-PKS.</w:t>
      </w:r>
    </w:p>
    <w:p w14:paraId="26D3DB5F"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Sementara pada unsur </w:t>
      </w:r>
      <w:r w:rsidRPr="001D430A">
        <w:rPr>
          <w:i/>
          <w:lang w:val="id-ID"/>
        </w:rPr>
        <w:t xml:space="preserve">Why </w:t>
      </w:r>
      <w:r w:rsidRPr="001D430A">
        <w:rPr>
          <w:lang w:val="id-ID"/>
        </w:rPr>
        <w:t xml:space="preserve">menjelaskan KAMMI dengan beberapa pernyataannya mengungkapkan bahwa RUU-PKS harus digagalkan. Adapun alasan mereka di antaranya ialah KAMMI harus menjadi </w:t>
      </w:r>
      <w:r w:rsidRPr="001D430A">
        <w:rPr>
          <w:i/>
          <w:lang w:val="id-ID"/>
        </w:rPr>
        <w:t>social control</w:t>
      </w:r>
      <w:r w:rsidRPr="001D430A">
        <w:rPr>
          <w:lang w:val="id-ID"/>
        </w:rPr>
        <w:t xml:space="preserve"> terhadap moral bangsa. Sementara itu juga disebutkan dengan tegas dalam berita ini bahwa KAMMI sebagai organisasi mahasiswa muslim menjadikan RUU-PKS sebagai salah satu fokus gerakannya. Oleh karena itu, dalam berita ini, RUU tersebut dinilai dengan sudut pandang agama dan Pancasila yang berhubungan dengan moral bangsa.</w:t>
      </w:r>
    </w:p>
    <w:p w14:paraId="28939DA3" w14:textId="77777777" w:rsidR="00201EBD" w:rsidRPr="001D430A" w:rsidRDefault="00201EBD" w:rsidP="00201EBD">
      <w:pPr>
        <w:spacing w:after="0" w:line="480" w:lineRule="auto"/>
        <w:ind w:hanging="142"/>
        <w:contextualSpacing/>
        <w:rPr>
          <w:lang w:val="id-ID"/>
        </w:rPr>
      </w:pPr>
      <w:r w:rsidRPr="001D430A">
        <w:rPr>
          <w:lang w:val="id-ID"/>
        </w:rPr>
        <w:lastRenderedPageBreak/>
        <w:tab/>
      </w:r>
      <w:r w:rsidRPr="001D430A">
        <w:rPr>
          <w:lang w:val="id-ID"/>
        </w:rPr>
        <w:tab/>
        <w:t xml:space="preserve">Selain unsur yang telah disebutkan di atas, didapati juga unsur </w:t>
      </w:r>
      <w:r w:rsidRPr="001D430A">
        <w:rPr>
          <w:i/>
          <w:lang w:val="id-ID"/>
        </w:rPr>
        <w:t>How</w:t>
      </w:r>
      <w:r w:rsidRPr="001D430A">
        <w:rPr>
          <w:lang w:val="id-ID"/>
        </w:rPr>
        <w:t xml:space="preserve"> yang merupakan solusi yang dituliskan penulis di bagian akhir berita. Meskipun KAMMI menolak RUU-PKS, akan tetapi mereka juga memberikan solusi preventif dan kuratif terkait kasus kejahatan seksual. Dalam unsur ini, penulis memberikan kesan bahwa KAMMI tidak berlepas diri terhadap kasus kejahatan seksual, tetapi RUU-PKS bukanlah solusinya karena yang tercantum di dalam RUU ini tidak sesuai dengan agama dan budaya di Indonesia.</w:t>
      </w:r>
    </w:p>
    <w:p w14:paraId="42132CB0" w14:textId="77777777" w:rsidR="00201EBD" w:rsidRPr="001D430A" w:rsidRDefault="00201EBD" w:rsidP="00201EBD">
      <w:pPr>
        <w:spacing w:after="0" w:line="480" w:lineRule="auto"/>
        <w:ind w:hanging="142"/>
        <w:contextualSpacing/>
        <w:rPr>
          <w:lang w:val="id-ID"/>
        </w:rPr>
      </w:pPr>
    </w:p>
    <w:p w14:paraId="74A637CC" w14:textId="77777777" w:rsidR="00201EBD" w:rsidRPr="001D430A" w:rsidRDefault="00201EBD" w:rsidP="00201EBD">
      <w:pPr>
        <w:spacing w:after="0" w:line="480" w:lineRule="auto"/>
        <w:ind w:hanging="142"/>
        <w:contextualSpacing/>
      </w:pPr>
      <w:r w:rsidRPr="001D430A">
        <w:rPr>
          <w:lang w:val="id-ID"/>
        </w:rPr>
        <w:t>c. Struktur</w:t>
      </w:r>
      <w:r w:rsidRPr="001D430A">
        <w:t xml:space="preserve"> Tematik</w:t>
      </w:r>
    </w:p>
    <w:p w14:paraId="27B7817A" w14:textId="77777777" w:rsidR="00201EBD" w:rsidRPr="001D430A" w:rsidRDefault="00201EBD" w:rsidP="00201EBD">
      <w:pPr>
        <w:spacing w:after="0" w:line="480" w:lineRule="auto"/>
        <w:ind w:firstLine="720"/>
        <w:contextualSpacing/>
      </w:pPr>
      <w:r w:rsidRPr="001D430A">
        <w:t>Pada struktur tematik ini, paragraf ke paragraf terlihat upaya penulis berita di Hidayatullah.com ini menyampaikan pernyataan KAMMI secara jelas dan rapi. Penulisan fakta disampaikan secara keseluruhan menggunakan unsur detail. Di antaranya pada paragraf 8 dan 9 yang paragrafnya panjang. Adapun informasi yang dituliskan penulis di dua paragraf tersebut merupakan penjelasan secara detail bahwa RUU-PKS harus digagalkan karena tidak sesuai dengan nilai Ketuhanan Yang Maha Esa pada Pancasila.</w:t>
      </w:r>
    </w:p>
    <w:p w14:paraId="45EEDC3E" w14:textId="77777777" w:rsidR="00201EBD" w:rsidRPr="001D430A" w:rsidRDefault="00201EBD" w:rsidP="00201EBD">
      <w:pPr>
        <w:spacing w:after="0" w:line="480" w:lineRule="auto"/>
        <w:ind w:firstLine="589"/>
        <w:contextualSpacing/>
      </w:pPr>
      <w:r w:rsidRPr="001D430A">
        <w:t>Dalam beberapa paragraf lainnya, penulis juga mencantumkan narasi yang panjang tanpa kutipan langsung. Meskipun pada beberapa paragraf tanpa kutipan langsung, hubungan antar kalimat tetap ditulis saling dukung antara kalimat-kalimat dari penulis dengan pernyataan dari narasumber. Sementara pada hubungan antar kalimat, didapati bahwa penulis mengulang-ulang kalimat RUU-PKS yang tidak sesuai dengan nilai Pancasila. Maka dari itu, adanya penekanan fakta bahwa RUU-PKS bertolak belakang dengan nilai Pancasila, yang mana berarti tidak sesuai dengan moral bangsa.</w:t>
      </w:r>
    </w:p>
    <w:p w14:paraId="778415D4" w14:textId="77777777" w:rsidR="00201EBD" w:rsidRPr="001D430A" w:rsidRDefault="00201EBD" w:rsidP="00201EBD">
      <w:pPr>
        <w:spacing w:after="0" w:line="480" w:lineRule="auto"/>
        <w:ind w:hanging="142"/>
        <w:contextualSpacing/>
      </w:pPr>
    </w:p>
    <w:p w14:paraId="21466805" w14:textId="77777777" w:rsidR="00201EBD" w:rsidRPr="001D430A" w:rsidRDefault="00201EBD" w:rsidP="00201EBD">
      <w:pPr>
        <w:spacing w:after="0" w:line="480" w:lineRule="auto"/>
        <w:ind w:hanging="142"/>
        <w:contextualSpacing/>
      </w:pPr>
      <w:r w:rsidRPr="001D430A">
        <w:rPr>
          <w:lang w:val="id-ID"/>
        </w:rPr>
        <w:t>d. Struktur</w:t>
      </w:r>
      <w:r w:rsidRPr="001D430A">
        <w:t xml:space="preserve"> Retoris</w:t>
      </w:r>
    </w:p>
    <w:p w14:paraId="251140FD" w14:textId="77777777" w:rsidR="00201EBD" w:rsidRPr="001D430A" w:rsidRDefault="00201EBD" w:rsidP="00201EBD">
      <w:pPr>
        <w:spacing w:after="0" w:line="480" w:lineRule="auto"/>
        <w:ind w:firstLine="589"/>
        <w:contextualSpacing/>
      </w:pPr>
      <w:r w:rsidRPr="001D430A">
        <w:t xml:space="preserve">Secara retoris dalam berita ini dapat dilihat bahwa Hidayatullah.com atau penulis menggunakan gambar seseorang yang menggunakan jas hitam dengan logo KAMMI. Gambar </w:t>
      </w:r>
      <w:r w:rsidRPr="001D430A">
        <w:lastRenderedPageBreak/>
        <w:t>seseorang tersebut diambil ketika sedang menandatangani spanduk yang bertuliskan tagar #TolakRUUPKS. Pemilihan gambar semacam ini sudah menjelaskan isi berita yang menginformasikan pihak kontra terhadap RUU-PKS. Oleh karena itu, gambar yang dipilih ini dapat mendukung isi berita.</w:t>
      </w:r>
    </w:p>
    <w:p w14:paraId="21F6F417" w14:textId="77777777" w:rsidR="00201EBD" w:rsidRPr="001D430A" w:rsidRDefault="00201EBD" w:rsidP="00201EBD">
      <w:pPr>
        <w:spacing w:after="0" w:line="480" w:lineRule="auto"/>
        <w:ind w:firstLine="589"/>
        <w:contextualSpacing/>
        <w:rPr>
          <w:lang w:val="id-ID"/>
        </w:rPr>
      </w:pPr>
      <w:r w:rsidRPr="001D430A">
        <w:t xml:space="preserve">Selain melihat gambar, unsur retoris juga digunakan untuk menganalisis pada bagian penggunaan kata. Adapun kata yang digunakan penulis ialah "menyelamatkan". Secara makna, kata menyelematkan ini berarti ditujukan kepada suatu hal atau kejadian yang sedang dalam bahaya atau sebagainya. Maka dari itu, secara tidak langsung, penekanan fakta dengan menggunakan kata itu memberikan arti bahwa RUU-PKS merupakan sesuatu yang berbahaya bagi moral bangsa. </w:t>
      </w:r>
    </w:p>
    <w:p w14:paraId="19FEE974" w14:textId="77777777" w:rsidR="00201EBD" w:rsidRPr="001D430A" w:rsidRDefault="00201EBD" w:rsidP="00201EBD">
      <w:pPr>
        <w:spacing w:after="0" w:line="480" w:lineRule="auto"/>
        <w:ind w:hanging="142"/>
        <w:contextualSpacing/>
        <w:rPr>
          <w:lang w:val="id-ID"/>
        </w:rPr>
      </w:pPr>
    </w:p>
    <w:p w14:paraId="634ECB79" w14:textId="77777777" w:rsidR="00201EBD" w:rsidRPr="001D430A" w:rsidRDefault="00201EBD" w:rsidP="00201EBD">
      <w:pPr>
        <w:spacing w:after="0" w:line="480" w:lineRule="auto"/>
        <w:ind w:hanging="142"/>
        <w:contextualSpacing/>
        <w:rPr>
          <w:b/>
          <w:lang w:val="id-ID"/>
        </w:rPr>
      </w:pPr>
      <w:r w:rsidRPr="001D430A">
        <w:rPr>
          <w:b/>
          <w:lang w:val="id-ID"/>
        </w:rPr>
        <w:t>4. Analisis Konten 4</w:t>
      </w:r>
    </w:p>
    <w:p w14:paraId="60E0D3F8" w14:textId="77777777" w:rsidR="00201EBD" w:rsidRPr="001D430A" w:rsidRDefault="00201EBD" w:rsidP="00201EBD">
      <w:pPr>
        <w:spacing w:after="0" w:line="480" w:lineRule="auto"/>
        <w:contextualSpacing/>
        <w:rPr>
          <w:b/>
          <w:lang w:val="id-ID"/>
        </w:rPr>
      </w:pPr>
      <w:r w:rsidRPr="001D430A">
        <w:rPr>
          <w:b/>
          <w:lang w:val="id-ID"/>
        </w:rPr>
        <w:t>Judul Berita: “Kajian KAMMI: RUU P-KS Bertentangan dengan Pancasila dan Konstitusi”</w:t>
      </w:r>
    </w:p>
    <w:p w14:paraId="2C30CA54" w14:textId="77777777" w:rsidR="00201EBD" w:rsidRPr="001D430A" w:rsidRDefault="00201EBD" w:rsidP="00201EBD">
      <w:pPr>
        <w:spacing w:after="0" w:line="480" w:lineRule="auto"/>
        <w:ind w:hanging="142"/>
        <w:contextualSpacing/>
        <w:rPr>
          <w:lang w:val="id-ID"/>
        </w:rPr>
      </w:pPr>
      <w:r w:rsidRPr="001D430A">
        <w:rPr>
          <w:lang w:val="id-ID"/>
        </w:rPr>
        <w:t>a. Struktur Sintaksis</w:t>
      </w:r>
    </w:p>
    <w:p w14:paraId="66CECE4E" w14:textId="77777777" w:rsidR="00201EBD" w:rsidRPr="001D430A" w:rsidRDefault="00201EBD" w:rsidP="00201EBD">
      <w:pPr>
        <w:spacing w:after="0" w:line="480" w:lineRule="auto"/>
        <w:ind w:firstLine="720"/>
        <w:contextualSpacing/>
      </w:pPr>
      <w:r w:rsidRPr="001D430A">
        <w:t xml:space="preserve">Pada struktur sintaksis didapati bahwa berita yang terbit tanggal 31 Maret 2021 ini dalam penggunaan judulnya terkesan selaras dengan </w:t>
      </w:r>
      <w:r w:rsidRPr="001D430A">
        <w:rPr>
          <w:i/>
        </w:rPr>
        <w:t>lead</w:t>
      </w:r>
      <w:r w:rsidRPr="001D430A">
        <w:t xml:space="preserve">-nya. Hal tersebut dapat memudahkan pembaca untuk mengetahui latar informasi yang dalam berita ini. Penulis berupaya memberikan informasi kepada pembaca yang hanya dengan melihat judul </w:t>
      </w:r>
      <w:r w:rsidRPr="001D430A">
        <w:rPr>
          <w:lang w:val="id-ID"/>
        </w:rPr>
        <w:t xml:space="preserve">yang </w:t>
      </w:r>
      <w:r w:rsidRPr="001D430A">
        <w:t>sudah menyimpulkan isi berita. Wujud judul yang seperti pernyataan semacam ini jelas sudah dapat diketahui bahwa berita Hidayatullah.com ini memberikan sudut pandang RUU-PKS yang tidak sesuai dengan Pancasila dan konstitusi. Sehingga secara tidak langsung informasi pertama yang diterima pembaca ialah RUU-PKS tidak pantas diterapkan di Indonesia.</w:t>
      </w:r>
    </w:p>
    <w:p w14:paraId="26CD85B7" w14:textId="77777777" w:rsidR="00201EBD" w:rsidRDefault="00201EBD" w:rsidP="00201EBD">
      <w:pPr>
        <w:spacing w:after="0" w:line="480" w:lineRule="auto"/>
        <w:ind w:firstLine="720"/>
        <w:contextualSpacing/>
        <w:rPr>
          <w:lang w:val="id-ID"/>
        </w:rPr>
      </w:pPr>
      <w:r w:rsidRPr="001D430A">
        <w:t>Adapun</w:t>
      </w:r>
      <w:r w:rsidRPr="001D430A">
        <w:rPr>
          <w:i/>
        </w:rPr>
        <w:t xml:space="preserve"> lead</w:t>
      </w:r>
      <w:r w:rsidRPr="001D430A">
        <w:t xml:space="preserve"> dalam berita ini sudah mencakup latar informasi. Dengan menekankan RUU-PKS yang sudah dikaji oleh Satuan Tugas khusus membahas RUU, penulis </w:t>
      </w:r>
      <w:r w:rsidRPr="001D430A">
        <w:lastRenderedPageBreak/>
        <w:t xml:space="preserve">menginformasikan bahwa pernyataan RUU-PKS bertentangan dengan Pancasila dan konstitusi. </w:t>
      </w:r>
      <w:r w:rsidRPr="001D430A">
        <w:rPr>
          <w:i/>
        </w:rPr>
        <w:t>Lead</w:t>
      </w:r>
      <w:r w:rsidRPr="001D430A">
        <w:t xml:space="preserve"> yang </w:t>
      </w:r>
      <w:r w:rsidRPr="001D430A">
        <w:rPr>
          <w:lang w:val="id-ID"/>
        </w:rPr>
        <w:t>selaras dengan</w:t>
      </w:r>
      <w:r w:rsidRPr="001D430A">
        <w:t xml:space="preserve"> judul ini merupakan bentuk dari pengulangan yang </w:t>
      </w:r>
      <w:r w:rsidRPr="001D430A">
        <w:rPr>
          <w:lang w:val="id-ID"/>
        </w:rPr>
        <w:t>tidak hanya</w:t>
      </w:r>
      <w:r w:rsidRPr="001D430A">
        <w:t xml:space="preserve"> memberikan penekanan </w:t>
      </w:r>
      <w:r w:rsidRPr="001D430A">
        <w:rPr>
          <w:lang w:val="id-ID"/>
        </w:rPr>
        <w:t>fakta, melainkan juga memberikan</w:t>
      </w:r>
      <w:r w:rsidRPr="001D430A">
        <w:t xml:space="preserve"> kesan kepada pembaca</w:t>
      </w:r>
      <w:r w:rsidRPr="001D430A">
        <w:rPr>
          <w:lang w:val="id-ID"/>
        </w:rPr>
        <w:t xml:space="preserve"> untuk menaruh perhatian lebih terhadap fakta yang diinformasikan.</w:t>
      </w:r>
    </w:p>
    <w:p w14:paraId="358F8F3A" w14:textId="77777777" w:rsidR="00201EBD" w:rsidRDefault="00201EBD" w:rsidP="00201EBD">
      <w:pPr>
        <w:spacing w:after="0" w:line="240" w:lineRule="auto"/>
        <w:ind w:left="2268"/>
        <w:contextualSpacing/>
        <w:rPr>
          <w:lang w:val="id-ID"/>
        </w:rPr>
      </w:pPr>
      <w:r>
        <w:rPr>
          <w:lang w:val="id-ID"/>
        </w:rPr>
        <w:t>“Kajian Internal Kesatuan Aksi Mahasiswa Muslim Indonesia (KAMMI) menunjukkan RUU P-KS sangat bertentangan dengan Pancasila dan konstitusi. Kajian internal ini digagas oleh Satuan Tugas Rancangan Undang-Undang Penghapusan Kekerasan Seksual Kesatuan Aksi Mahasiswa Muslim Indonesia (Satgas RUU P-KS KAMMI) secara pada Kamis (25/03/2021).”</w:t>
      </w:r>
      <w:r>
        <w:rPr>
          <w:rStyle w:val="ReferensiCatatanKaki"/>
          <w:lang w:val="id-ID"/>
        </w:rPr>
        <w:footnoteReference w:id="9"/>
      </w:r>
    </w:p>
    <w:p w14:paraId="5F76846D" w14:textId="77777777" w:rsidR="00201EBD" w:rsidRDefault="00201EBD" w:rsidP="00201EBD">
      <w:pPr>
        <w:spacing w:after="0" w:line="240" w:lineRule="auto"/>
        <w:ind w:left="2268"/>
        <w:contextualSpacing/>
        <w:rPr>
          <w:lang w:val="id-ID"/>
        </w:rPr>
      </w:pPr>
    </w:p>
    <w:p w14:paraId="60C33A10" w14:textId="77777777" w:rsidR="00201EBD" w:rsidRPr="001D430A" w:rsidRDefault="00201EBD" w:rsidP="00201EBD">
      <w:pPr>
        <w:spacing w:after="0" w:line="480" w:lineRule="auto"/>
        <w:ind w:firstLine="720"/>
        <w:contextualSpacing/>
        <w:rPr>
          <w:lang w:val="id-ID"/>
        </w:rPr>
      </w:pPr>
      <w:r w:rsidRPr="001D430A">
        <w:t xml:space="preserve">Selain melihat judul dan </w:t>
      </w:r>
      <w:r w:rsidRPr="001D430A">
        <w:rPr>
          <w:i/>
        </w:rPr>
        <w:t>lead</w:t>
      </w:r>
      <w:r w:rsidRPr="001D430A">
        <w:t>, diketahui pula kutipan sumber yang diambil oleh penulis terdapat pada paragraf 2, 4, 11, 14, 16, dan 17. Adapun yang ditekankan ialah pada paragraf 2, yaitu pernyataan dari narasumber yang tegas menyatakan menolak RUU-PKS. Penekanan fakta semacam ini sudah mencakup isi dari berita yang mana kutipan sumber di paragraf lainnya hanya menjelaskan alasan dari narasumber terkait pernyataannya tersebut.</w:t>
      </w:r>
    </w:p>
    <w:p w14:paraId="3C976A4E" w14:textId="77777777" w:rsidR="00201EBD" w:rsidRPr="001D430A" w:rsidRDefault="00201EBD" w:rsidP="00201EBD">
      <w:pPr>
        <w:spacing w:after="0" w:line="480" w:lineRule="auto"/>
        <w:ind w:hanging="142"/>
        <w:contextualSpacing/>
        <w:rPr>
          <w:lang w:val="id-ID"/>
        </w:rPr>
      </w:pPr>
    </w:p>
    <w:p w14:paraId="17D5FACB" w14:textId="77777777" w:rsidR="00201EBD" w:rsidRPr="001D430A" w:rsidRDefault="00201EBD" w:rsidP="00201EBD">
      <w:pPr>
        <w:spacing w:after="0" w:line="480" w:lineRule="auto"/>
        <w:ind w:hanging="142"/>
        <w:contextualSpacing/>
        <w:rPr>
          <w:lang w:val="id-ID"/>
        </w:rPr>
      </w:pPr>
      <w:r w:rsidRPr="001D430A">
        <w:rPr>
          <w:lang w:val="id-ID"/>
        </w:rPr>
        <w:t>b. Struktur Skrip</w:t>
      </w:r>
    </w:p>
    <w:p w14:paraId="07030A07" w14:textId="77777777" w:rsidR="00201EBD" w:rsidRPr="001D430A" w:rsidRDefault="00201EBD" w:rsidP="00201EBD">
      <w:pPr>
        <w:spacing w:after="0" w:line="480" w:lineRule="auto"/>
        <w:ind w:hanging="142"/>
        <w:contextualSpacing/>
      </w:pPr>
      <w:r w:rsidRPr="001D430A">
        <w:tab/>
      </w:r>
      <w:r w:rsidRPr="001D430A">
        <w:rPr>
          <w:lang w:val="id-ID"/>
        </w:rPr>
        <w:tab/>
      </w:r>
      <w:r w:rsidRPr="001D430A">
        <w:t xml:space="preserve">Secara struktur skrip, berita yang diterbitkan Hidayatullah.com ini menekankan fakta melalui beberapa unsur. Adapun unsur pertama, ialah </w:t>
      </w:r>
      <w:r w:rsidRPr="001D430A">
        <w:rPr>
          <w:i/>
        </w:rPr>
        <w:t>What</w:t>
      </w:r>
      <w:r w:rsidRPr="001D430A">
        <w:t xml:space="preserve"> yang menjelaskan bahwa RUU-PKS bertentangan dengan Pancasila. Penekanan pada unsur ini lebih diutamakan karena informasi yang penting sehingga bagian unsur ini ditulis di awal berita. Unsur ini juga ditambah dengan unsur kedua, yaitu unsur </w:t>
      </w:r>
      <w:r w:rsidRPr="001D430A">
        <w:rPr>
          <w:i/>
        </w:rPr>
        <w:t xml:space="preserve">Who </w:t>
      </w:r>
      <w:r w:rsidRPr="001D430A">
        <w:t xml:space="preserve">yang menginformasikan siapa yang mengatakan RUU-PKS tidak sesuai dengan Pancasila. Oleh karena itu, unsur </w:t>
      </w:r>
      <w:r w:rsidRPr="001D430A">
        <w:rPr>
          <w:i/>
        </w:rPr>
        <w:t xml:space="preserve">Who </w:t>
      </w:r>
      <w:r w:rsidRPr="001D430A">
        <w:t>ini mencakup KAMMI dan beberapa tokoh yang mengkaji dan menyatakan hasilnya yang ditulis dalam berita ini.</w:t>
      </w:r>
    </w:p>
    <w:p w14:paraId="1AA45E93" w14:textId="77777777" w:rsidR="00201EBD" w:rsidRPr="001D430A" w:rsidRDefault="00201EBD" w:rsidP="00201EBD">
      <w:pPr>
        <w:spacing w:after="0" w:line="480" w:lineRule="auto"/>
        <w:ind w:hanging="142"/>
        <w:contextualSpacing/>
      </w:pPr>
      <w:r w:rsidRPr="001D430A">
        <w:tab/>
      </w:r>
      <w:r w:rsidRPr="001D430A">
        <w:rPr>
          <w:lang w:val="id-ID"/>
        </w:rPr>
        <w:tab/>
      </w:r>
      <w:r w:rsidRPr="001D430A">
        <w:t xml:space="preserve">Unsur </w:t>
      </w:r>
      <w:r w:rsidRPr="001D430A">
        <w:rPr>
          <w:i/>
        </w:rPr>
        <w:t xml:space="preserve">What </w:t>
      </w:r>
      <w:r w:rsidRPr="001D430A">
        <w:t xml:space="preserve">dan </w:t>
      </w:r>
      <w:r w:rsidRPr="001D430A">
        <w:rPr>
          <w:i/>
        </w:rPr>
        <w:t>Who</w:t>
      </w:r>
      <w:r w:rsidRPr="001D430A">
        <w:t xml:space="preserve"> menjadi penekanan dalam berita ini. KAMMI yang merupakan unsur </w:t>
      </w:r>
      <w:r w:rsidRPr="001D430A">
        <w:rPr>
          <w:i/>
        </w:rPr>
        <w:t>Who</w:t>
      </w:r>
      <w:r w:rsidRPr="001D430A">
        <w:t xml:space="preserve"> menjadi penentang RUU-PKS dengan dituliskannya pernyataan-pernyataan dari </w:t>
      </w:r>
      <w:r w:rsidRPr="001D430A">
        <w:lastRenderedPageBreak/>
        <w:t xml:space="preserve">mereka. Pernyataan ini juga menjelaskan terkait sudut pandang yang diambil dalam berita ini, yaitu hanya pendapat atau hasil kajian dari pihak yang kontra terhadap RUU-PKS. Selain itu, unsur </w:t>
      </w:r>
      <w:r w:rsidRPr="001D430A">
        <w:rPr>
          <w:i/>
        </w:rPr>
        <w:t xml:space="preserve">Who </w:t>
      </w:r>
      <w:r w:rsidRPr="001D430A">
        <w:t>juga menjadi penguat fakta dan sebagai pendapat yang kredibel di antara pihak-pihak yang menolak RUU tersebut. Artinya, KAMMI juga ditekankan sebagai organiasi yang serius dalam membahas RUU tersebut sehingga pendapat dan pernyataan dari mereka dapat mempengaruhi publik.</w:t>
      </w:r>
    </w:p>
    <w:p w14:paraId="2ECCF170" w14:textId="77777777" w:rsidR="00201EBD" w:rsidRPr="001D430A" w:rsidRDefault="00201EBD" w:rsidP="00201EBD">
      <w:pPr>
        <w:spacing w:after="0" w:line="480" w:lineRule="auto"/>
        <w:ind w:hanging="142"/>
        <w:contextualSpacing/>
        <w:rPr>
          <w:lang w:val="id-ID"/>
        </w:rPr>
      </w:pPr>
      <w:r w:rsidRPr="001D430A">
        <w:tab/>
      </w:r>
      <w:r w:rsidRPr="001D430A">
        <w:rPr>
          <w:lang w:val="id-ID"/>
        </w:rPr>
        <w:tab/>
      </w:r>
      <w:r w:rsidRPr="001D430A">
        <w:t xml:space="preserve">Unsur ketiga ada unsur </w:t>
      </w:r>
      <w:r w:rsidRPr="001D430A">
        <w:rPr>
          <w:i/>
        </w:rPr>
        <w:t>Why</w:t>
      </w:r>
      <w:r w:rsidRPr="001D430A">
        <w:rPr>
          <w:lang w:val="id-ID"/>
        </w:rPr>
        <w:t xml:space="preserve"> yang dalam berita ini merupakan pelengkap. Menjelaskan mengenai KAMMI dengan pernyataannya yang terkesan dengan jelas menolak pengesahan RUU-PKS. KAMMI menilai RUU-PKS tidak sesuai dengan Pancasila dan penulis juga menekankan fakta ini dengan melengkapinya dengan alasan-alasan dari narasumber. Alasan-alasan tersebut juga dijelaskan dengan bukti yang jelas seperti memasukkan beberapa pasal-pasal yang bertentangan dengan RUU-PKS.</w:t>
      </w:r>
    </w:p>
    <w:p w14:paraId="07572CD5" w14:textId="77777777" w:rsidR="00201EBD" w:rsidRPr="001D430A" w:rsidRDefault="00201EBD" w:rsidP="00201EBD">
      <w:pPr>
        <w:spacing w:after="0" w:line="480" w:lineRule="auto"/>
        <w:ind w:firstLine="589"/>
        <w:contextualSpacing/>
        <w:rPr>
          <w:lang w:val="id-ID"/>
        </w:rPr>
      </w:pPr>
      <w:r w:rsidRPr="001D430A">
        <w:rPr>
          <w:lang w:val="id-ID"/>
        </w:rPr>
        <w:t>Adapun alasan intinya yang dituliskan penulis berita ini tentang hasil kajian KAMMI yang menolak RUU-PKS ini ialah untuk menyelamatkan m</w:t>
      </w:r>
      <w:r>
        <w:rPr>
          <w:lang w:val="id-ID"/>
        </w:rPr>
        <w:t>oral bangsa. Pada bagian menyela</w:t>
      </w:r>
      <w:r w:rsidRPr="001D430A">
        <w:rPr>
          <w:lang w:val="id-ID"/>
        </w:rPr>
        <w:t xml:space="preserve">matkan moral bangsa ini ditekankan oleh penulis dengan dituliskan pada bagian akhir. Hal pada bagian akhir ini seakan-seakan menunjukkan unsur </w:t>
      </w:r>
      <w:r w:rsidRPr="001D430A">
        <w:rPr>
          <w:i/>
          <w:lang w:val="id-ID"/>
        </w:rPr>
        <w:t xml:space="preserve">How </w:t>
      </w:r>
      <w:r w:rsidRPr="001D430A">
        <w:rPr>
          <w:lang w:val="id-ID"/>
        </w:rPr>
        <w:t>yang mana seluruh kader KAMMI dapat turut serta menyelamatkan moral bangsa dengan menolak RUU-PKS.</w:t>
      </w:r>
    </w:p>
    <w:p w14:paraId="365FA45F" w14:textId="77777777" w:rsidR="00201EBD" w:rsidRPr="001D430A" w:rsidRDefault="00201EBD" w:rsidP="00201EBD">
      <w:pPr>
        <w:spacing w:after="0" w:line="480" w:lineRule="auto"/>
        <w:ind w:hanging="142"/>
        <w:contextualSpacing/>
        <w:rPr>
          <w:lang w:val="id-ID"/>
        </w:rPr>
      </w:pPr>
    </w:p>
    <w:p w14:paraId="0E31A4CF" w14:textId="77777777" w:rsidR="00201EBD" w:rsidRPr="001D430A" w:rsidRDefault="00201EBD" w:rsidP="00201EBD">
      <w:pPr>
        <w:spacing w:after="0" w:line="480" w:lineRule="auto"/>
        <w:ind w:hanging="142"/>
        <w:contextualSpacing/>
        <w:rPr>
          <w:lang w:val="id-ID"/>
        </w:rPr>
      </w:pPr>
      <w:r w:rsidRPr="001D430A">
        <w:rPr>
          <w:lang w:val="id-ID"/>
        </w:rPr>
        <w:t>c. Struktur Tematik</w:t>
      </w:r>
    </w:p>
    <w:p w14:paraId="218C59F0"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Secara struktur tematik, berita ini memuat dua tema dalam penyajiannya. Tema pertama tentang hasil kajian KAMMI yang menolak RUU-PKS. Kemudian tema kedua ialah mengenai RUU-PKS yang tidak sesuai dengan moral dan konstitusi di Indonesia. Kedua tema ini dikemas dengan penyajian yang berhubungan satu sama lain. Dengan gaya penulisan Hidayatullah.com, KAMMI dibuat seakan-akan organisasi yang besar dan serius dalam membahas RUU-PKS sehingga fakta yang dihadirkan seakan-akan fakta yang penting dan hal ini menjadikan RUU-</w:t>
      </w:r>
      <w:r w:rsidRPr="001D430A">
        <w:rPr>
          <w:lang w:val="id-ID"/>
        </w:rPr>
        <w:lastRenderedPageBreak/>
        <w:t>PKS dinilai buruk. Semetara itu, dengan menolak RUU-PKS ini dapat menyelamatkan moral bangsa. Hal demikian ini sangat jelas bahwa detail-detail yang dituliskan penulis merupakan informasi yang menyampaikan bahwa RUU-PKS tidak sesuai di Indonesia.</w:t>
      </w:r>
    </w:p>
    <w:p w14:paraId="206323A2"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Dari dua tema yang sudah disampaikan, dapat dilihat bagaimana pembingkaian dalam berita ini secara umum disampaikan di paragraf-paragrafnya. Pada paragraf 1 dan 4 yang menjelaskan hasil kajian KAMMI. Hasil tersebut dituliskan dengan paragraf yang panjang, terutama pada paragraf 4 yang dituliskan dengan disambung antara dua pernyataan. Penjelasan pada paragraf 4 ini mencakup hierarki perundang-undangan mulai dari menjelaskan tidak boleh bertentangan Ketetapan Majelis Permusyawaratan Rakyat (Tap MPR) hingga dituliskan pernyataan narasumber dengan memberikan tanpa petik pada istilah </w:t>
      </w:r>
      <w:r w:rsidRPr="001D430A">
        <w:rPr>
          <w:i/>
          <w:lang w:val="id-ID"/>
        </w:rPr>
        <w:t>super power</w:t>
      </w:r>
      <w:r w:rsidRPr="001D430A">
        <w:rPr>
          <w:lang w:val="id-ID"/>
        </w:rPr>
        <w:t xml:space="preserve"> untuk sila pertama. </w:t>
      </w:r>
    </w:p>
    <w:p w14:paraId="165AB05B"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Setelah itu, didapatkan juga pada paragraf 17 atau paragraf terakhir ini merupakan init dari dua tema dalam berita ini. Pada paragraf tersebut menyampaikan infromasi bahwa kajian yang dilakukan KAMMI ini untuk mencerdaskan kadernya dalam rangka perjuangan menolak RUU-PKS. Dituliskan pula dengan bentuk kalimat setelahnya, yaitu tujuan menolak RUU tersebut ialah untuk menyelamatkan moral bangsa.</w:t>
      </w:r>
    </w:p>
    <w:p w14:paraId="302C56DF" w14:textId="77777777" w:rsidR="00201EBD" w:rsidRPr="001D430A" w:rsidRDefault="00201EBD" w:rsidP="00201EBD">
      <w:pPr>
        <w:spacing w:after="0" w:line="480" w:lineRule="auto"/>
        <w:ind w:hanging="142"/>
        <w:contextualSpacing/>
        <w:rPr>
          <w:lang w:val="id-ID"/>
        </w:rPr>
      </w:pPr>
    </w:p>
    <w:p w14:paraId="300D6B40" w14:textId="77777777" w:rsidR="00201EBD" w:rsidRPr="001D430A" w:rsidRDefault="00201EBD" w:rsidP="00201EBD">
      <w:pPr>
        <w:spacing w:after="0" w:line="480" w:lineRule="auto"/>
        <w:ind w:hanging="142"/>
        <w:contextualSpacing/>
        <w:rPr>
          <w:lang w:val="id-ID"/>
        </w:rPr>
      </w:pPr>
      <w:r w:rsidRPr="001D430A">
        <w:rPr>
          <w:lang w:val="id-ID"/>
        </w:rPr>
        <w:t>d. Struktur Retoris</w:t>
      </w:r>
    </w:p>
    <w:p w14:paraId="0DD83F9C"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Penekanan dalam berita ini ialah memberikan pembelaan dan pembenaran terhadap hasil kajian KAMMI dengan menuliskan kata “bertentangan”. Adapun bertentangannya ialah disebutkan dengan Pancasila dan Konstitusi. Kata “bertentangan” ini sudah dapat menyimpulkan bahwa seakan-akan RUU-PKS ini tidak dapat diterapkan di Indonesia. Oleh karenanya, isi berita ini dari judul saja sudah terlihat bahwa berita ini menyampaikan fakta mengenai penolakan terhadap RUU-PKS. Sementara, untuk pelengkap berita, Hidayatullah.com memakai gambar atau logo dari KAMMI untuk memberitahukan bentuk dari </w:t>
      </w:r>
      <w:r w:rsidRPr="001D430A">
        <w:rPr>
          <w:lang w:val="id-ID"/>
        </w:rPr>
        <w:lastRenderedPageBreak/>
        <w:t>logo tersebut sehingga dapat terkesan familiar. Hal ini juga menjadi salah satu upaya untuk memperkenalkan KAMMI kepada publik.</w:t>
      </w:r>
    </w:p>
    <w:p w14:paraId="3C0CF07B" w14:textId="77777777" w:rsidR="00201EBD" w:rsidRPr="001D430A" w:rsidRDefault="00201EBD" w:rsidP="00201EBD">
      <w:pPr>
        <w:spacing w:after="0" w:line="480" w:lineRule="auto"/>
        <w:ind w:hanging="142"/>
        <w:contextualSpacing/>
        <w:rPr>
          <w:lang w:val="id-ID"/>
        </w:rPr>
      </w:pPr>
    </w:p>
    <w:p w14:paraId="577269FC" w14:textId="77777777" w:rsidR="00201EBD" w:rsidRPr="001D430A" w:rsidRDefault="00201EBD" w:rsidP="00201EBD">
      <w:pPr>
        <w:spacing w:after="0" w:line="480" w:lineRule="auto"/>
        <w:ind w:hanging="142"/>
        <w:contextualSpacing/>
        <w:rPr>
          <w:b/>
          <w:lang w:val="id-ID"/>
        </w:rPr>
      </w:pPr>
      <w:r w:rsidRPr="001D430A">
        <w:rPr>
          <w:b/>
          <w:lang w:val="id-ID"/>
        </w:rPr>
        <w:t>5. Analisis Konten 5</w:t>
      </w:r>
    </w:p>
    <w:p w14:paraId="5B58D770" w14:textId="77777777" w:rsidR="00201EBD" w:rsidRPr="001D430A" w:rsidRDefault="00201EBD" w:rsidP="00201EBD">
      <w:pPr>
        <w:spacing w:after="0" w:line="480" w:lineRule="auto"/>
        <w:contextualSpacing/>
        <w:rPr>
          <w:b/>
          <w:lang w:val="id-ID"/>
        </w:rPr>
      </w:pPr>
      <w:r w:rsidRPr="001D430A">
        <w:rPr>
          <w:b/>
          <w:lang w:val="id-ID"/>
        </w:rPr>
        <w:t>Judul Berita: “Anggota Baleg Usul Penyusunan RUU PKS Merujuk pada Undang-Undang Perkawinan”</w:t>
      </w:r>
    </w:p>
    <w:p w14:paraId="7A4DDD4B" w14:textId="77777777" w:rsidR="00201EBD" w:rsidRPr="001D430A" w:rsidRDefault="00201EBD" w:rsidP="00201EBD">
      <w:pPr>
        <w:spacing w:after="0" w:line="480" w:lineRule="auto"/>
        <w:ind w:hanging="142"/>
        <w:contextualSpacing/>
        <w:rPr>
          <w:lang w:val="id-ID"/>
        </w:rPr>
      </w:pPr>
      <w:r w:rsidRPr="001D430A">
        <w:rPr>
          <w:lang w:val="id-ID"/>
        </w:rPr>
        <w:t>a. Struktur Sintaksis</w:t>
      </w:r>
    </w:p>
    <w:p w14:paraId="182F7EE2"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Secara struktur sintaksis, berita yang terbit pada 14 Juli 2021 ini dalam penggunaan judulnya sejalan dengan </w:t>
      </w:r>
      <w:r w:rsidRPr="001D430A">
        <w:rPr>
          <w:i/>
          <w:lang w:val="id-ID"/>
        </w:rPr>
        <w:t>lead</w:t>
      </w:r>
      <w:r w:rsidRPr="001D430A">
        <w:rPr>
          <w:lang w:val="id-ID"/>
        </w:rPr>
        <w:t>-nya. Judul yang digunakan penulis di Hidayatullah.com ini terkesan memberikan perbandingan antara RUU-PKS dan UU Perkawinan. Artinya, judul semacam ini mempunyai makna bahwa RUU-PKS tidak dapat berdiri sendiri sehingga harus disandingkan dengan UU lain.</w:t>
      </w:r>
    </w:p>
    <w:p w14:paraId="712368A9" w14:textId="77777777" w:rsidR="00201EBD" w:rsidRPr="001D430A" w:rsidRDefault="00201EBD" w:rsidP="00201EBD">
      <w:pPr>
        <w:spacing w:after="0" w:line="480" w:lineRule="auto"/>
        <w:ind w:firstLine="720"/>
        <w:contextualSpacing/>
        <w:rPr>
          <w:lang w:val="id-ID"/>
        </w:rPr>
      </w:pPr>
      <w:r w:rsidRPr="001D430A">
        <w:rPr>
          <w:lang w:val="id-ID"/>
        </w:rPr>
        <w:t xml:space="preserve">Sementara dengan judul semacam ini, penulis menekankan fakta pada </w:t>
      </w:r>
      <w:r w:rsidRPr="001D430A">
        <w:rPr>
          <w:i/>
          <w:lang w:val="id-ID"/>
        </w:rPr>
        <w:t>lead</w:t>
      </w:r>
      <w:r w:rsidRPr="001D430A">
        <w:rPr>
          <w:lang w:val="id-ID"/>
        </w:rPr>
        <w:t xml:space="preserve">-nya bahwa Badan Legislasi (Baleg) DPR RI menyelenggarakan rapat, yang mana hasil dari rapat tersebut dituliskan di bagian judul. Hal semacam ini membentuk skema pembaca harus mengetahui terlebih dahulu bahwa Baleg megusulkan RUU-PKS harus dirujuk dengan UU Perkawinan. Setelah itu pembaca mengetahui bahwa hasil usulan tersebut bukan dari pemikiran pribadi atau fakta yang tidak kredibel, melain hasil dari Rapat Dengar Pendapat Umum (RDPU) yang juga ditekankan di </w:t>
      </w:r>
      <w:r w:rsidRPr="001D430A">
        <w:rPr>
          <w:i/>
          <w:lang w:val="id-ID"/>
        </w:rPr>
        <w:t xml:space="preserve">lead. </w:t>
      </w:r>
      <w:r w:rsidRPr="001D430A">
        <w:rPr>
          <w:lang w:val="id-ID"/>
        </w:rPr>
        <w:t>Oleh karena itu, secara tidak langsung informasi yang disampaikan ini menyangkut RUU-PKS yang tidak dapat dengan mudah disahkan, harus dirujuk ke UU lain dan sebagainya terlebih dahulu.</w:t>
      </w:r>
    </w:p>
    <w:p w14:paraId="7672FCF3" w14:textId="77777777" w:rsidR="00201EBD" w:rsidRDefault="00201EBD" w:rsidP="00201EBD">
      <w:pPr>
        <w:spacing w:after="0" w:line="480" w:lineRule="auto"/>
        <w:ind w:firstLine="720"/>
        <w:contextualSpacing/>
        <w:rPr>
          <w:lang w:val="id-ID"/>
        </w:rPr>
      </w:pPr>
      <w:r w:rsidRPr="001D430A">
        <w:rPr>
          <w:lang w:val="id-ID"/>
        </w:rPr>
        <w:t xml:space="preserve">Setelah melihat bagian judul dan </w:t>
      </w:r>
      <w:r w:rsidRPr="001D430A">
        <w:rPr>
          <w:i/>
          <w:lang w:val="id-ID"/>
        </w:rPr>
        <w:t>lead</w:t>
      </w:r>
      <w:r w:rsidRPr="001D430A">
        <w:rPr>
          <w:lang w:val="id-ID"/>
        </w:rPr>
        <w:t xml:space="preserve">, susunan berikutnya dapat dilihat pada kutipan sumber. Dalam berita ini, penulis meletakkan empat kutipan sumber dengan satu narasumber, yaitu Bukhori Yusuf. Singkatnya, kutipan sumber ini membahas bahwa kekerasan seksual bertentangan dengan nilai agama, sehingga isi RUU-PKS harus berlandaskan norma agama </w:t>
      </w:r>
      <w:r w:rsidRPr="001D430A">
        <w:rPr>
          <w:lang w:val="id-ID"/>
        </w:rPr>
        <w:lastRenderedPageBreak/>
        <w:t>dan moral dan kemudian dapat merujuk pda UU Perkawinan. Dengan kutipan sumber semacam ini memberikan makna bahwa RUU-PKS menyimpang dari norma agama serta moral, sehingga harus merujuk kepada UU Perkawinan yang menyangkut nilai-nilai agama.</w:t>
      </w:r>
    </w:p>
    <w:p w14:paraId="345EE34D" w14:textId="77777777" w:rsidR="00201EBD" w:rsidRDefault="00201EBD" w:rsidP="00201EBD">
      <w:pPr>
        <w:spacing w:after="0" w:line="240" w:lineRule="auto"/>
        <w:ind w:left="2268"/>
        <w:contextualSpacing/>
        <w:rPr>
          <w:lang w:val="id-ID"/>
        </w:rPr>
      </w:pPr>
      <w:r>
        <w:rPr>
          <w:lang w:val="id-ID"/>
        </w:rPr>
        <w:t>“Anggota Komisi Agama ini mengatakan kekerasan seksual atau kejahatan seksual adalah pelanggaran terhadap nilai tauhid dan akhlak. Sehingga, diharapkan arah pengaturan dari RUU PKS yang baru dilandasi oleh norma agama dan moral.”</w:t>
      </w:r>
      <w:r>
        <w:rPr>
          <w:rStyle w:val="ReferensiCatatanKaki"/>
          <w:lang w:val="id-ID"/>
        </w:rPr>
        <w:footnoteReference w:id="10"/>
      </w:r>
    </w:p>
    <w:p w14:paraId="3742BF8A" w14:textId="77777777" w:rsidR="00201EBD" w:rsidRDefault="00201EBD" w:rsidP="00201EBD">
      <w:pPr>
        <w:spacing w:after="0" w:line="240" w:lineRule="auto"/>
        <w:ind w:left="2268"/>
        <w:contextualSpacing/>
        <w:rPr>
          <w:lang w:val="id-ID"/>
        </w:rPr>
      </w:pPr>
    </w:p>
    <w:p w14:paraId="16BADE50" w14:textId="77777777" w:rsidR="00201EBD" w:rsidRPr="001D430A" w:rsidRDefault="00201EBD" w:rsidP="00201EBD">
      <w:pPr>
        <w:spacing w:after="0" w:line="480" w:lineRule="auto"/>
        <w:ind w:hanging="142"/>
        <w:contextualSpacing/>
        <w:rPr>
          <w:lang w:val="id-ID"/>
        </w:rPr>
      </w:pPr>
      <w:r w:rsidRPr="001D430A">
        <w:rPr>
          <w:lang w:val="id-ID"/>
        </w:rPr>
        <w:t>b. Struktur Skrip</w:t>
      </w:r>
    </w:p>
    <w:p w14:paraId="19EF59FD"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Pada struktur skrip ini, dalam dilihat dari beberapa unsur. Diantaranya unsur </w:t>
      </w:r>
      <w:r w:rsidRPr="001D430A">
        <w:rPr>
          <w:i/>
          <w:lang w:val="id-ID"/>
        </w:rPr>
        <w:t>What</w:t>
      </w:r>
      <w:r w:rsidRPr="001D430A">
        <w:rPr>
          <w:lang w:val="id-ID"/>
        </w:rPr>
        <w:t xml:space="preserve"> yang menginformasikan RUU-PKS harus merujuk UU Perkawinan. Kemudian diinformasikan juga pada unsur tersebut bahwa hal itu diusulkan oleh Baleg DPR RI. Dengan begitu, secara sederhana dapat diketahui pada unsur </w:t>
      </w:r>
      <w:r w:rsidRPr="001D430A">
        <w:rPr>
          <w:i/>
          <w:lang w:val="id-ID"/>
        </w:rPr>
        <w:t xml:space="preserve">What </w:t>
      </w:r>
      <w:r w:rsidRPr="001D430A">
        <w:rPr>
          <w:lang w:val="id-ID"/>
        </w:rPr>
        <w:t>ini mengangkat dua informasi, yaitu hasil rapat Baleg dan RUU-PKS dikatakan tidak sesuai dengan norma, agama, dan moral di Indonesia.</w:t>
      </w:r>
    </w:p>
    <w:p w14:paraId="0E5BF7DC"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Selain unsur </w:t>
      </w:r>
      <w:r w:rsidRPr="001D430A">
        <w:rPr>
          <w:i/>
          <w:lang w:val="id-ID"/>
        </w:rPr>
        <w:t>What</w:t>
      </w:r>
      <w:r w:rsidRPr="001D430A">
        <w:rPr>
          <w:lang w:val="id-ID"/>
        </w:rPr>
        <w:t xml:space="preserve">, dapat dilihat juga pada unsur </w:t>
      </w:r>
      <w:r w:rsidRPr="001D430A">
        <w:rPr>
          <w:i/>
          <w:lang w:val="id-ID"/>
        </w:rPr>
        <w:t>Who</w:t>
      </w:r>
      <w:r w:rsidRPr="001D430A">
        <w:rPr>
          <w:lang w:val="id-ID"/>
        </w:rPr>
        <w:t xml:space="preserve">. Adapun pada unsur </w:t>
      </w:r>
      <w:r w:rsidRPr="001D430A">
        <w:rPr>
          <w:i/>
          <w:lang w:val="id-ID"/>
        </w:rPr>
        <w:t xml:space="preserve">Who </w:t>
      </w:r>
      <w:r w:rsidRPr="001D430A">
        <w:rPr>
          <w:lang w:val="id-ID"/>
        </w:rPr>
        <w:t xml:space="preserve">ini penulis hanya mengambil satu narasumber. Pernyataan dari narasumber ini merupakan pernyataan yang subjektif karena hanya menjelaskan hasil rapat yang di atas namakan organisasi tertentu. Dari satu narasumber ini juga dapat merepresentasikan seluruh hasil rapat serta sudut pandang dari berita yang diterbitkan Hidayatullah.com. </w:t>
      </w:r>
    </w:p>
    <w:p w14:paraId="79406831"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Ada juga unsur </w:t>
      </w:r>
      <w:r w:rsidRPr="001D430A">
        <w:rPr>
          <w:i/>
          <w:lang w:val="id-ID"/>
        </w:rPr>
        <w:t>How</w:t>
      </w:r>
      <w:r w:rsidRPr="001D430A">
        <w:rPr>
          <w:lang w:val="id-ID"/>
        </w:rPr>
        <w:t xml:space="preserve"> yang merupakan penutup dari berita ini. Unsur tersebut menjelaskan bagaimana kondisi RUU-PKS yang tidak dapat disahkan karena masih perlu dipertimbangkan dengan nomenklatur kejahatan seksual di dalamnya. Oleh karena itu, unsur </w:t>
      </w:r>
      <w:r w:rsidRPr="001D430A">
        <w:rPr>
          <w:i/>
          <w:lang w:val="id-ID"/>
        </w:rPr>
        <w:t>How</w:t>
      </w:r>
      <w:r w:rsidRPr="001D430A">
        <w:rPr>
          <w:lang w:val="id-ID"/>
        </w:rPr>
        <w:t xml:space="preserve"> ini dituliskan di bagian akhir untuk menjawab bahwa Baleg selain mengusulkan RUU-PKS harus merujuk UU Perkawinan, pihak mereka juga melakukan serap aspirasi publik dan ahli untuk menyusun </w:t>
      </w:r>
      <w:r w:rsidRPr="001D430A">
        <w:rPr>
          <w:i/>
          <w:lang w:val="id-ID"/>
        </w:rPr>
        <w:t>draft</w:t>
      </w:r>
      <w:r w:rsidRPr="001D430A">
        <w:rPr>
          <w:lang w:val="id-ID"/>
        </w:rPr>
        <w:t xml:space="preserve"> RUU yang baru.</w:t>
      </w:r>
    </w:p>
    <w:p w14:paraId="36EA25A0" w14:textId="77777777" w:rsidR="00201EBD" w:rsidRPr="001D430A" w:rsidRDefault="00201EBD" w:rsidP="00201EBD">
      <w:pPr>
        <w:spacing w:after="0" w:line="480" w:lineRule="auto"/>
        <w:ind w:hanging="142"/>
        <w:contextualSpacing/>
        <w:rPr>
          <w:lang w:val="id-ID"/>
        </w:rPr>
      </w:pPr>
    </w:p>
    <w:p w14:paraId="4FB22E7C" w14:textId="77777777" w:rsidR="00201EBD" w:rsidRPr="001D430A" w:rsidRDefault="00201EBD" w:rsidP="00201EBD">
      <w:pPr>
        <w:spacing w:after="0" w:line="480" w:lineRule="auto"/>
        <w:ind w:hanging="142"/>
        <w:contextualSpacing/>
        <w:rPr>
          <w:lang w:val="id-ID"/>
        </w:rPr>
      </w:pPr>
      <w:r w:rsidRPr="001D430A">
        <w:rPr>
          <w:lang w:val="id-ID"/>
        </w:rPr>
        <w:lastRenderedPageBreak/>
        <w:t>c. Struktur Tematik</w:t>
      </w:r>
    </w:p>
    <w:p w14:paraId="01AE3034"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Secara struktur tematik, pada bagian ini sepenuhnya membahas berdasarkan pernyataan dari Bukhori Yusuf sebagai perwakilan dari Baleg untuk menyampaikan informasi terkait RUU-PKS. Salah satu unsur yang ditemukan dalam struktur ini ialah detail. Unsur tersebut memberikan informasi yang terdapat pada paragraf 3, 5, dan 9. Dari ke-tiga paragraf tersebut didapatkan bahwa penulis menuliskan dengan detail apa yang disampaikan narasumber seperti menuliskan kalimat “perlu saya tegaskan” dari narasumber dan membahas secara kompleks berbagai hal yang bertentangan dengan RUU-PKS.</w:t>
      </w:r>
    </w:p>
    <w:p w14:paraId="127BF69D"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Selain unsur detail, didapati elemen bentuk kalimat yang menuliskan fakta dengan makna tertentu. Diantaranya terdapat pada paragraf 2 yang menjelaskan bahwa RUU-PKS yang tersebar di publik bukan merupakan rumusan Baleg DPR RI. Paragraf tersebut memberikan penekanan dengan ditulis kalimat makna RUU-PKS yang tersebar bukan otoritas yang sah dari Baleg sebagai yang menyusun RUU tersebut.</w:t>
      </w:r>
    </w:p>
    <w:p w14:paraId="38B08F99" w14:textId="77777777" w:rsidR="00201EBD" w:rsidRPr="001D430A" w:rsidRDefault="00201EBD" w:rsidP="00201EBD">
      <w:pPr>
        <w:spacing w:after="0" w:line="480" w:lineRule="auto"/>
        <w:ind w:firstLine="720"/>
        <w:contextualSpacing/>
        <w:rPr>
          <w:lang w:val="id-ID"/>
        </w:rPr>
      </w:pPr>
      <w:r w:rsidRPr="001D430A">
        <w:rPr>
          <w:lang w:val="id-ID"/>
        </w:rPr>
        <w:t>Selain paragraf 2, bentuk kalimat juga didapati pada paragraf 10. Adapun di paragraf 10 ini sangat jelas dengan menggunakan kalimat penegasan, yaitu dengan menambahkan kata “untuk diketahui” pada awal kalimat. Penggunaan kalimat yang diletakan di bagian akhir berita juga memberikan makna yang menyimpulkan isi berita dengan informasi Baleg melakukan serap aspirasi publik berserta para ahli demi menyusun draft RUU-PKS yang baru. Oleh karena itu, penekanan semacam ini memberikan citra baik bagi Baleg yang tidak dengan mudah mengesahkan RUU tersebut.</w:t>
      </w:r>
    </w:p>
    <w:p w14:paraId="6881B1A7" w14:textId="77777777" w:rsidR="00201EBD" w:rsidRPr="001D430A" w:rsidRDefault="00201EBD" w:rsidP="00201EBD">
      <w:pPr>
        <w:spacing w:after="0" w:line="480" w:lineRule="auto"/>
        <w:ind w:hanging="142"/>
        <w:contextualSpacing/>
        <w:rPr>
          <w:lang w:val="id-ID"/>
        </w:rPr>
      </w:pPr>
    </w:p>
    <w:p w14:paraId="52894209" w14:textId="77777777" w:rsidR="00201EBD" w:rsidRPr="001D430A" w:rsidRDefault="00201EBD" w:rsidP="00201EBD">
      <w:pPr>
        <w:spacing w:after="0" w:line="480" w:lineRule="auto"/>
        <w:ind w:hanging="142"/>
        <w:contextualSpacing/>
        <w:rPr>
          <w:lang w:val="id-ID"/>
        </w:rPr>
      </w:pPr>
      <w:r w:rsidRPr="001D430A">
        <w:rPr>
          <w:lang w:val="id-ID"/>
        </w:rPr>
        <w:t>d. Struktur Retoris</w:t>
      </w:r>
    </w:p>
    <w:p w14:paraId="76B74276"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 xml:space="preserve">Jika dilihat dari struktur retoris, terlihat upaya dari penulis di Hidayatullah.com ini mengambarkan isi RUU-PKS ini tidak sesuai dengan nilai agama, norma, dan moral di Indoensia. Hal tersebut dapat dilihat dari penggunaan kata pada “pelanggaran” yang mana </w:t>
      </w:r>
      <w:r w:rsidRPr="001D430A">
        <w:rPr>
          <w:lang w:val="id-ID"/>
        </w:rPr>
        <w:lastRenderedPageBreak/>
        <w:t>disandingkan dengan nilai tauhid dalam agama Islam. Penggunaan kata “pelanggaran” ini dengan jelas mengartikan isi berita yang menginformasikan sikap tidak setuju dengan pengesahan RUU-PKS.</w:t>
      </w:r>
    </w:p>
    <w:p w14:paraId="6F7D97FC" w14:textId="77777777" w:rsidR="00201EBD" w:rsidRPr="001D430A" w:rsidRDefault="00201EBD" w:rsidP="00201EBD">
      <w:pPr>
        <w:spacing w:after="0" w:line="480" w:lineRule="auto"/>
        <w:ind w:hanging="142"/>
        <w:contextualSpacing/>
        <w:rPr>
          <w:lang w:val="id-ID"/>
        </w:rPr>
      </w:pPr>
      <w:r w:rsidRPr="001D430A">
        <w:rPr>
          <w:lang w:val="id-ID"/>
        </w:rPr>
        <w:tab/>
      </w:r>
      <w:r w:rsidRPr="001D430A">
        <w:rPr>
          <w:lang w:val="id-ID"/>
        </w:rPr>
        <w:tab/>
        <w:t>Selain itu, pada unsur gambar dan foto juga memberikan penekanan tentang kedudukan Baleg DPR RI. Gambar yang menunjukan lambang burung garuda yang di bawahnya bertuliskan Badan Legislasi DPR RI ini juga memberikan informasi bahwa fakta dalam berita ini merupakan fakta yang dapat dipertanggungjawabkan. Adapun faktanya ialah berupa pernyataan dari pihak Baleg yang tidak dengan mudah untuk mengesahkan RUU-PKS karena banyak pertimbangan.</w:t>
      </w:r>
    </w:p>
    <w:p w14:paraId="403C86C6" w14:textId="77777777" w:rsidR="00201EBD" w:rsidRPr="001D430A" w:rsidRDefault="00201EBD" w:rsidP="00201EBD">
      <w:pPr>
        <w:spacing w:after="0" w:line="480" w:lineRule="auto"/>
        <w:ind w:hanging="142"/>
        <w:contextualSpacing/>
        <w:rPr>
          <w:lang w:val="id-ID"/>
        </w:rPr>
      </w:pPr>
    </w:p>
    <w:p w14:paraId="6D0B26E1" w14:textId="77777777" w:rsidR="00201EBD" w:rsidRPr="001D430A" w:rsidRDefault="00201EBD" w:rsidP="00201EBD">
      <w:pPr>
        <w:spacing w:after="0" w:line="480" w:lineRule="auto"/>
        <w:ind w:hanging="142"/>
        <w:contextualSpacing/>
        <w:rPr>
          <w:lang w:val="id-ID"/>
        </w:rPr>
      </w:pPr>
    </w:p>
    <w:p w14:paraId="5FDF747B" w14:textId="77777777" w:rsidR="00201EBD" w:rsidRPr="001D430A" w:rsidRDefault="00201EBD" w:rsidP="00201EBD">
      <w:pPr>
        <w:spacing w:after="0" w:line="480" w:lineRule="auto"/>
        <w:ind w:hanging="142"/>
        <w:contextualSpacing/>
        <w:rPr>
          <w:b/>
          <w:lang w:val="id-ID"/>
        </w:rPr>
      </w:pPr>
      <w:r w:rsidRPr="001D430A">
        <w:rPr>
          <w:b/>
          <w:lang w:val="id-ID"/>
        </w:rPr>
        <w:t>6. Analisis Konten 6</w:t>
      </w:r>
    </w:p>
    <w:p w14:paraId="1A847E82" w14:textId="77777777" w:rsidR="00201EBD" w:rsidRPr="001D430A" w:rsidRDefault="00201EBD" w:rsidP="00201EBD">
      <w:pPr>
        <w:spacing w:after="0" w:line="480" w:lineRule="auto"/>
        <w:contextualSpacing/>
        <w:rPr>
          <w:b/>
          <w:lang w:val="id-ID"/>
        </w:rPr>
      </w:pPr>
      <w:r w:rsidRPr="001D430A">
        <w:rPr>
          <w:b/>
          <w:lang w:val="id-ID"/>
        </w:rPr>
        <w:t>Judul Berita: “MUI Gelar Webinar Kajian RUU PKS dari Perspektif Multidisiplin”</w:t>
      </w:r>
    </w:p>
    <w:p w14:paraId="67F60350" w14:textId="77777777" w:rsidR="00201EBD" w:rsidRPr="001D430A" w:rsidRDefault="00201EBD" w:rsidP="00201EBD">
      <w:pPr>
        <w:spacing w:after="0" w:line="480" w:lineRule="auto"/>
        <w:ind w:hanging="142"/>
        <w:contextualSpacing/>
        <w:textAlignment w:val="baseline"/>
        <w:rPr>
          <w:lang w:val="id-ID"/>
        </w:rPr>
      </w:pPr>
      <w:r w:rsidRPr="001D430A">
        <w:rPr>
          <w:lang w:val="id-ID"/>
        </w:rPr>
        <w:t>a. Struktur Sintaksis</w:t>
      </w:r>
    </w:p>
    <w:p w14:paraId="63E9F5D8" w14:textId="77777777" w:rsidR="00201EBD" w:rsidRPr="001D430A" w:rsidRDefault="00201EBD" w:rsidP="00201EBD">
      <w:pPr>
        <w:spacing w:after="0" w:line="480" w:lineRule="auto"/>
        <w:ind w:hanging="142"/>
        <w:contextualSpacing/>
        <w:textAlignment w:val="baseline"/>
        <w:rPr>
          <w:lang w:val="id-ID"/>
        </w:rPr>
      </w:pPr>
      <w:r w:rsidRPr="001D430A">
        <w:rPr>
          <w:lang w:val="id-ID"/>
        </w:rPr>
        <w:tab/>
      </w:r>
      <w:r w:rsidRPr="001D430A">
        <w:rPr>
          <w:lang w:val="id-ID"/>
        </w:rPr>
        <w:tab/>
        <w:t xml:space="preserve">Pada struktur sintaksis ini dianalisis dengan melihat judul dan </w:t>
      </w:r>
      <w:r w:rsidRPr="001D430A">
        <w:rPr>
          <w:i/>
          <w:lang w:val="id-ID"/>
        </w:rPr>
        <w:t>lead.</w:t>
      </w:r>
      <w:r w:rsidRPr="001D430A">
        <w:rPr>
          <w:lang w:val="id-ID"/>
        </w:rPr>
        <w:t xml:space="preserve"> Adapun judul dalam berita yang terbit pada tanggal 30 Juli 2021 ini menjelaskan bagaimana kajian RUU-PKS melalui sudut pandang multidisiplin. Judul ini selaras dengan </w:t>
      </w:r>
      <w:r w:rsidRPr="001D430A">
        <w:rPr>
          <w:i/>
          <w:lang w:val="id-ID"/>
        </w:rPr>
        <w:t>lead</w:t>
      </w:r>
      <w:r w:rsidRPr="001D430A">
        <w:rPr>
          <w:lang w:val="id-ID"/>
        </w:rPr>
        <w:t xml:space="preserve"> yang mana menginformasikan pembicara kajian atau webinar dari beragam pihak. Penyusunan kata pada </w:t>
      </w:r>
      <w:r w:rsidRPr="001D430A">
        <w:rPr>
          <w:i/>
          <w:lang w:val="id-ID"/>
        </w:rPr>
        <w:t xml:space="preserve">lead </w:t>
      </w:r>
      <w:r w:rsidRPr="001D430A">
        <w:rPr>
          <w:lang w:val="id-ID"/>
        </w:rPr>
        <w:t>ini seakan-akan memberikan penjelasan bahwa Majelis Ulama Indonesia (MUI) dalam membahas RUU-PKS mengambil dari berbagai macam kalangan sehingga terkesan tidak berpihak.</w:t>
      </w:r>
    </w:p>
    <w:p w14:paraId="21893AE2" w14:textId="77777777" w:rsidR="00201EBD" w:rsidRPr="001D430A" w:rsidRDefault="00201EBD" w:rsidP="00201EBD">
      <w:pPr>
        <w:spacing w:after="0" w:line="480" w:lineRule="auto"/>
        <w:ind w:hanging="142"/>
        <w:contextualSpacing/>
        <w:textAlignment w:val="baseline"/>
        <w:rPr>
          <w:lang w:val="id-ID"/>
        </w:rPr>
      </w:pPr>
      <w:r w:rsidRPr="001D430A">
        <w:rPr>
          <w:lang w:val="id-ID"/>
        </w:rPr>
        <w:tab/>
      </w:r>
      <w:r w:rsidRPr="001D430A">
        <w:rPr>
          <w:lang w:val="id-ID"/>
        </w:rPr>
        <w:tab/>
        <w:t xml:space="preserve">Selain dapat dilihat di bagian judul dan </w:t>
      </w:r>
      <w:r w:rsidRPr="001D430A">
        <w:rPr>
          <w:i/>
          <w:lang w:val="id-ID"/>
        </w:rPr>
        <w:t>lead</w:t>
      </w:r>
      <w:r w:rsidRPr="001D430A">
        <w:rPr>
          <w:lang w:val="id-ID"/>
        </w:rPr>
        <w:t>, di berita ini juga diketahui latar informasinya. Dalam penyajian, penulis di Hidayatullah.com ini memberikan dua latar informasi. Pertama, terkait penggunaan istilah di dalam isi RUU-PKS. Kedua, mengenai pencegahan serta perlindungan. Dengan dua latar informasi tersebut, didapatkan bahwa RUU-</w:t>
      </w:r>
      <w:r w:rsidRPr="001D430A">
        <w:rPr>
          <w:lang w:val="id-ID"/>
        </w:rPr>
        <w:lastRenderedPageBreak/>
        <w:t>PKS perlu pengkajian lebih dalam karena dinilai maksud dan tujuannya tidak sesuai dengan Pancasila.</w:t>
      </w:r>
    </w:p>
    <w:p w14:paraId="28A4BAA8" w14:textId="77777777" w:rsidR="00201EBD" w:rsidRPr="001D430A" w:rsidRDefault="00201EBD" w:rsidP="00201EBD">
      <w:pPr>
        <w:spacing w:after="0" w:line="480" w:lineRule="auto"/>
        <w:ind w:hanging="142"/>
        <w:contextualSpacing/>
        <w:textAlignment w:val="baseline"/>
        <w:rPr>
          <w:lang w:val="id-ID"/>
        </w:rPr>
      </w:pPr>
      <w:r w:rsidRPr="001D430A">
        <w:rPr>
          <w:lang w:val="id-ID"/>
        </w:rPr>
        <w:tab/>
      </w:r>
      <w:r w:rsidRPr="001D430A">
        <w:rPr>
          <w:lang w:val="id-ID"/>
        </w:rPr>
        <w:tab/>
        <w:t>Dalam berita ini juga dapat dilihat dari kutipan sumbernya. Dengan melihat judul, maka sudah jelas yang menggelar webinar kajian RUU-PKS ialah MUI yang secara tidak langsung dari pihak MUI juga mempermasalah isi RUU tersebut. Sementara itu, kutipan sumber yang diambil oleh penulis ialah hanya dari guru-guru besar di berbagai universitas.</w:t>
      </w:r>
    </w:p>
    <w:p w14:paraId="52998E9B" w14:textId="77777777" w:rsidR="00201EBD" w:rsidRPr="001D430A" w:rsidRDefault="00201EBD" w:rsidP="00201EBD">
      <w:pPr>
        <w:spacing w:after="0" w:line="480" w:lineRule="auto"/>
        <w:ind w:hanging="142"/>
        <w:contextualSpacing/>
        <w:textAlignment w:val="baseline"/>
        <w:rPr>
          <w:lang w:val="id-ID"/>
        </w:rPr>
      </w:pPr>
    </w:p>
    <w:p w14:paraId="6800A666" w14:textId="77777777" w:rsidR="00201EBD" w:rsidRPr="001D430A" w:rsidRDefault="00201EBD" w:rsidP="00201EBD">
      <w:pPr>
        <w:spacing w:after="0" w:line="480" w:lineRule="auto"/>
        <w:ind w:hanging="142"/>
        <w:contextualSpacing/>
        <w:textAlignment w:val="baseline"/>
        <w:rPr>
          <w:lang w:val="id-ID"/>
        </w:rPr>
      </w:pPr>
      <w:r w:rsidRPr="001D430A">
        <w:rPr>
          <w:lang w:val="id-ID"/>
        </w:rPr>
        <w:t>b. Struktur Skrip</w:t>
      </w:r>
    </w:p>
    <w:p w14:paraId="7BFC8BF1" w14:textId="77777777" w:rsidR="00201EBD" w:rsidRPr="001D430A" w:rsidRDefault="00201EBD" w:rsidP="00201EBD">
      <w:pPr>
        <w:spacing w:after="0" w:line="480" w:lineRule="auto"/>
        <w:ind w:hanging="142"/>
        <w:contextualSpacing/>
        <w:textAlignment w:val="baseline"/>
        <w:rPr>
          <w:lang w:val="id-ID"/>
        </w:rPr>
      </w:pPr>
      <w:r w:rsidRPr="001D430A">
        <w:rPr>
          <w:lang w:val="id-ID"/>
        </w:rPr>
        <w:tab/>
      </w:r>
      <w:r w:rsidRPr="001D430A">
        <w:rPr>
          <w:lang w:val="id-ID"/>
        </w:rPr>
        <w:tab/>
        <w:t xml:space="preserve">Secara struktur skrip, berita ini dapat dilihat dengan beberapa unsur. Diantaranya unsur </w:t>
      </w:r>
      <w:r w:rsidRPr="001D430A">
        <w:rPr>
          <w:i/>
          <w:lang w:val="id-ID"/>
        </w:rPr>
        <w:t>What</w:t>
      </w:r>
      <w:r w:rsidRPr="001D430A">
        <w:rPr>
          <w:lang w:val="id-ID"/>
        </w:rPr>
        <w:t xml:space="preserve"> yang menginformasikan MUI mengadakan kajian terhadap RUU-PKS melalui sudut pandang multidisiplin. Dalam unsur ini juga menginformasikan latar belakang diadakannya kajian karena isi dari RUU-PKS bertentangan dengan nilai Pancasila. Oleh karena itu, pokok pembahasan pada unsur ini dapat dikatakan menceritakan isi kajian.</w:t>
      </w:r>
    </w:p>
    <w:p w14:paraId="2291842E" w14:textId="77777777" w:rsidR="00201EBD" w:rsidRPr="001D430A" w:rsidRDefault="00201EBD" w:rsidP="00201EBD">
      <w:pPr>
        <w:spacing w:after="0" w:line="480" w:lineRule="auto"/>
        <w:ind w:hanging="142"/>
        <w:contextualSpacing/>
        <w:textAlignment w:val="baseline"/>
        <w:rPr>
          <w:lang w:val="id-ID"/>
        </w:rPr>
      </w:pPr>
      <w:r w:rsidRPr="001D430A">
        <w:rPr>
          <w:lang w:val="id-ID"/>
        </w:rPr>
        <w:tab/>
      </w:r>
      <w:r w:rsidRPr="001D430A">
        <w:rPr>
          <w:lang w:val="id-ID"/>
        </w:rPr>
        <w:tab/>
        <w:t xml:space="preserve">Selain unsur </w:t>
      </w:r>
      <w:r w:rsidRPr="001D430A">
        <w:rPr>
          <w:i/>
          <w:lang w:val="id-ID"/>
        </w:rPr>
        <w:t xml:space="preserve">What </w:t>
      </w:r>
      <w:r w:rsidRPr="001D430A">
        <w:rPr>
          <w:lang w:val="id-ID"/>
        </w:rPr>
        <w:t xml:space="preserve">dan menyangkut isi kajian dari MUI ini juga didapati unsur </w:t>
      </w:r>
      <w:r w:rsidRPr="001D430A">
        <w:rPr>
          <w:i/>
          <w:lang w:val="id-ID"/>
        </w:rPr>
        <w:t>Who.</w:t>
      </w:r>
      <w:r w:rsidRPr="001D430A">
        <w:rPr>
          <w:lang w:val="id-ID"/>
        </w:rPr>
        <w:t xml:space="preserve"> Adapun unsur </w:t>
      </w:r>
      <w:r w:rsidRPr="001D430A">
        <w:rPr>
          <w:i/>
          <w:lang w:val="id-ID"/>
        </w:rPr>
        <w:t>Who</w:t>
      </w:r>
      <w:r w:rsidRPr="001D430A">
        <w:rPr>
          <w:lang w:val="id-ID"/>
        </w:rPr>
        <w:t xml:space="preserve"> ini mengambil beberapa narasumber yang mana narasumber-narasumber tersebut ialah guru besar di berbagai universitas. Pernyataan narasumber dalam berita ini diambil melalui penjelasan mereka pada kajian yang diadakan MUI ini. Namun, unsur </w:t>
      </w:r>
      <w:r w:rsidRPr="001D430A">
        <w:rPr>
          <w:i/>
          <w:lang w:val="id-ID"/>
        </w:rPr>
        <w:t>who</w:t>
      </w:r>
      <w:r w:rsidRPr="001D430A">
        <w:rPr>
          <w:lang w:val="id-ID"/>
        </w:rPr>
        <w:t xml:space="preserve"> ini hanya mengambil perspektif dari narasumber yang menilai isi RUU-PKS tidak dengan mudah disahkan, penulis tidak mengambil perspektif dari pihak yang ingin RUU ini segera disahkan. Maka dari itu, dalam berita ini cenderung mengisahkan pihak yang kontra terhadap RUU tersebut.</w:t>
      </w:r>
    </w:p>
    <w:p w14:paraId="43889447" w14:textId="77777777" w:rsidR="00201EBD" w:rsidRPr="001D430A" w:rsidRDefault="00201EBD" w:rsidP="00201EBD">
      <w:pPr>
        <w:spacing w:after="0" w:line="480" w:lineRule="auto"/>
        <w:ind w:hanging="142"/>
        <w:contextualSpacing/>
        <w:textAlignment w:val="baseline"/>
        <w:rPr>
          <w:lang w:val="id-ID"/>
        </w:rPr>
      </w:pPr>
      <w:r w:rsidRPr="001D430A">
        <w:rPr>
          <w:lang w:val="id-ID"/>
        </w:rPr>
        <w:tab/>
      </w:r>
      <w:r w:rsidRPr="001D430A">
        <w:rPr>
          <w:lang w:val="id-ID"/>
        </w:rPr>
        <w:tab/>
        <w:t xml:space="preserve">Dari narasumber-narasumber yang dituliskan, maka peneliti mendapati unsur </w:t>
      </w:r>
      <w:r w:rsidRPr="001D430A">
        <w:rPr>
          <w:i/>
          <w:lang w:val="id-ID"/>
        </w:rPr>
        <w:t>Why</w:t>
      </w:r>
      <w:r w:rsidRPr="001D430A">
        <w:rPr>
          <w:lang w:val="id-ID"/>
        </w:rPr>
        <w:t>. Melalui pernyataan narasumber, unsur</w:t>
      </w:r>
      <w:r w:rsidRPr="001D430A">
        <w:rPr>
          <w:i/>
          <w:lang w:val="id-ID"/>
        </w:rPr>
        <w:t xml:space="preserve"> Why</w:t>
      </w:r>
      <w:r w:rsidRPr="001D430A">
        <w:rPr>
          <w:lang w:val="id-ID"/>
        </w:rPr>
        <w:t xml:space="preserve"> ialah berkaitan dengan pernyataan dari narasumber yang saling dukung tentang RUU-PKS yang bertentangan dengan Pancasila. Jelasnya, unsur ini mengisahkan isi RUU-PKS harus dikaji dari beberapa kaidah. Diantaranya mengenai </w:t>
      </w:r>
      <w:r w:rsidRPr="001D430A">
        <w:rPr>
          <w:lang w:val="id-ID"/>
        </w:rPr>
        <w:lastRenderedPageBreak/>
        <w:t>paradigma dan penggunaan istilah serta pencegahan dan perlindungan. Oleh karenanya, dalam berita ini sangat jelas menginformasikan poin-poin dalam RUU-PKS yang tidak dengan mudah dapat disahkan.</w:t>
      </w:r>
    </w:p>
    <w:p w14:paraId="69AD5124" w14:textId="77777777" w:rsidR="00201EBD" w:rsidRPr="001D430A" w:rsidRDefault="00201EBD" w:rsidP="00201EBD">
      <w:pPr>
        <w:spacing w:after="0" w:line="480" w:lineRule="auto"/>
        <w:ind w:hanging="142"/>
        <w:contextualSpacing/>
        <w:textAlignment w:val="baseline"/>
        <w:rPr>
          <w:lang w:val="id-ID"/>
        </w:rPr>
      </w:pPr>
    </w:p>
    <w:p w14:paraId="390EBAC1" w14:textId="77777777" w:rsidR="00201EBD" w:rsidRPr="001D430A" w:rsidRDefault="00201EBD" w:rsidP="00201EBD">
      <w:pPr>
        <w:spacing w:after="0" w:line="480" w:lineRule="auto"/>
        <w:ind w:hanging="142"/>
        <w:contextualSpacing/>
        <w:textAlignment w:val="baseline"/>
        <w:rPr>
          <w:lang w:val="id-ID"/>
        </w:rPr>
      </w:pPr>
      <w:r w:rsidRPr="001D430A">
        <w:rPr>
          <w:lang w:val="id-ID"/>
        </w:rPr>
        <w:t>c. Struktur Tematik</w:t>
      </w:r>
    </w:p>
    <w:p w14:paraId="051F4E71" w14:textId="77777777" w:rsidR="00201EBD" w:rsidRPr="001D430A" w:rsidRDefault="00201EBD" w:rsidP="00201EBD">
      <w:pPr>
        <w:spacing w:after="0" w:line="480" w:lineRule="auto"/>
        <w:ind w:firstLine="589"/>
        <w:contextualSpacing/>
        <w:textAlignment w:val="baseline"/>
        <w:rPr>
          <w:lang w:val="id-ID"/>
        </w:rPr>
      </w:pPr>
      <w:r w:rsidRPr="001D430A">
        <w:rPr>
          <w:lang w:val="id-ID"/>
        </w:rPr>
        <w:t>Secara tematik, berita ini menginformasikan kajian RUU-PKS dengan perspektif multidisiplin. Namun, cara penyajian dalam berita ini cenderung menjelaskan sisi RUU-PKS dari sudut pandang yang kontra. Penulis tidak memberikan penjelasan dari sisi yang dinilai baik dari RUU tersebut. Hal tersebut dapat dilihat pada paragraf 4 yang dengan jelas didapatkan elemen detail, yaitu dituliskan bahwa RUU-PKS terus mengalami perdebatan dari judul, substansi, hingga pemilihan diksi.</w:t>
      </w:r>
    </w:p>
    <w:p w14:paraId="1D10EDBD" w14:textId="77777777" w:rsidR="00201EBD" w:rsidRDefault="00201EBD" w:rsidP="00201EBD">
      <w:pPr>
        <w:spacing w:after="0" w:line="480" w:lineRule="auto"/>
        <w:ind w:firstLine="589"/>
        <w:contextualSpacing/>
        <w:textAlignment w:val="baseline"/>
        <w:rPr>
          <w:lang w:val="id-ID"/>
        </w:rPr>
      </w:pPr>
      <w:r w:rsidRPr="001D430A">
        <w:rPr>
          <w:lang w:val="id-ID"/>
        </w:rPr>
        <w:t xml:space="preserve">Penekanan fakta dengan elemen detail dalam berita ini juga didapatkan pada paragraf 8 dan 10. Penulis menuliskan </w:t>
      </w:r>
      <w:r w:rsidRPr="001D430A">
        <w:rPr>
          <w:i/>
          <w:lang w:val="id-ID"/>
        </w:rPr>
        <w:t>starting point</w:t>
      </w:r>
      <w:r w:rsidRPr="001D430A">
        <w:rPr>
          <w:lang w:val="id-ID"/>
        </w:rPr>
        <w:t xml:space="preserve"> RUU-PKS ini harus jelas, yakni fokusnya harus jelas pada frasa kejahatan atau seksual. Pertimbangan semacam ini dituliskan dengan menekankan fakta RUU-PKS ini terkait pemikiran feminisme dan pro-LGBT yang menjadi landasan yang kemudian bertentangan dengan Pancasila. Pernyataan narasumber semacam ini ditulis sebagai alasan mengapa RUU-PKS tidak dengan mudah untuk disahkan.</w:t>
      </w:r>
    </w:p>
    <w:p w14:paraId="2D7D3757" w14:textId="77777777" w:rsidR="00201EBD" w:rsidRDefault="00201EBD" w:rsidP="00201EBD">
      <w:pPr>
        <w:spacing w:after="0" w:line="240" w:lineRule="auto"/>
        <w:ind w:left="2268"/>
        <w:contextualSpacing/>
        <w:textAlignment w:val="baseline"/>
        <w:rPr>
          <w:lang w:val="id-ID"/>
        </w:rPr>
      </w:pPr>
      <w:r>
        <w:rPr>
          <w:lang w:val="id-ID"/>
        </w:rPr>
        <w:t>“Sementara, Prof. Euis Sunarti, guru besar IPB, juga mengatakan bahwa paradigma dalam naskah RUU PKS yang lama perlu ditinjau ulang. Terutama terkait pemikiran feminisme dan pro-LGBT yang menjadi landasan, yang ujarnya bertentangan dengan Pancasila dan jati diri negara.”</w:t>
      </w:r>
      <w:r>
        <w:rPr>
          <w:rStyle w:val="ReferensiCatatanKaki"/>
          <w:lang w:val="id-ID"/>
        </w:rPr>
        <w:footnoteReference w:id="11"/>
      </w:r>
    </w:p>
    <w:p w14:paraId="37C0C99E" w14:textId="77777777" w:rsidR="00201EBD" w:rsidRPr="00BA44CD" w:rsidRDefault="00201EBD" w:rsidP="00201EBD">
      <w:pPr>
        <w:spacing w:after="0" w:line="240" w:lineRule="auto"/>
        <w:contextualSpacing/>
        <w:textAlignment w:val="baseline"/>
        <w:rPr>
          <w:lang w:val="id-ID"/>
        </w:rPr>
      </w:pPr>
    </w:p>
    <w:p w14:paraId="7A037109" w14:textId="77777777" w:rsidR="00201EBD" w:rsidRPr="001D430A" w:rsidRDefault="00201EBD" w:rsidP="00201EBD">
      <w:pPr>
        <w:spacing w:after="0" w:line="480" w:lineRule="auto"/>
        <w:ind w:firstLine="720"/>
        <w:contextualSpacing/>
        <w:textAlignment w:val="baseline"/>
        <w:rPr>
          <w:lang w:val="id-ID"/>
        </w:rPr>
      </w:pPr>
      <w:r w:rsidRPr="001D430A">
        <w:rPr>
          <w:lang w:val="id-ID"/>
        </w:rPr>
        <w:t xml:space="preserve">Selain itu, peneliti menemukan elemen atau unsur bentuk kalimat yang terdapat di paragraf 8 dan 13. Pada paragraf 8 dituliskan istilah homoseksual dalam islam, yaitu </w:t>
      </w:r>
      <w:r w:rsidRPr="001D430A">
        <w:rPr>
          <w:i/>
          <w:lang w:val="id-ID"/>
        </w:rPr>
        <w:t xml:space="preserve">“liwath”. </w:t>
      </w:r>
      <w:r w:rsidRPr="001D430A">
        <w:rPr>
          <w:lang w:val="id-ID"/>
        </w:rPr>
        <w:t xml:space="preserve">Penggunaan kalimat dengan kata semacam ini juga dapat memaknai latar belakang berita yang </w:t>
      </w:r>
      <w:r w:rsidRPr="001D430A">
        <w:rPr>
          <w:lang w:val="id-ID"/>
        </w:rPr>
        <w:lastRenderedPageBreak/>
        <w:t xml:space="preserve">mengutamakan nilai keislaman sehingga isi RUU-PKS dikaji dari perspektif agama yang hasilnya ialah bertentangan. Kemudian pada paragaraf 13 dituliskan untuk menginformasikan keluarga juga dapat mencegah kejahatan seksual yang tercantum dalam UU Ketahanan Keluarga, maka dalam hal ini penulis menggunakan kalimat, </w:t>
      </w:r>
      <w:r w:rsidRPr="001D430A">
        <w:rPr>
          <w:i/>
          <w:lang w:val="id-ID"/>
        </w:rPr>
        <w:t>“keluarga adalah institusi pencegahan kejahatan seksual yang utama”</w:t>
      </w:r>
      <w:r w:rsidRPr="001D430A">
        <w:rPr>
          <w:lang w:val="id-ID"/>
        </w:rPr>
        <w:t>. Dengan kalimat semacam ini seakan-akan memaknai bahwa UU Ketahanan Keluarga sudah cukup, tidak perlu frasa “penghapusan” yang termuat pada RUU-PKS karena keluarga seharusnya menjadi basis utama dari kebijakan.</w:t>
      </w:r>
    </w:p>
    <w:p w14:paraId="711460C6" w14:textId="77777777" w:rsidR="00201EBD" w:rsidRPr="001D430A" w:rsidRDefault="00201EBD" w:rsidP="00201EBD">
      <w:pPr>
        <w:spacing w:after="0" w:line="480" w:lineRule="auto"/>
        <w:ind w:hanging="142"/>
        <w:contextualSpacing/>
        <w:textAlignment w:val="baseline"/>
        <w:rPr>
          <w:lang w:val="id-ID"/>
        </w:rPr>
      </w:pPr>
    </w:p>
    <w:p w14:paraId="35D18B89" w14:textId="77777777" w:rsidR="00201EBD" w:rsidRPr="001D430A" w:rsidRDefault="00201EBD" w:rsidP="00201EBD">
      <w:pPr>
        <w:spacing w:after="0" w:line="480" w:lineRule="auto"/>
        <w:ind w:hanging="142"/>
        <w:contextualSpacing/>
        <w:textAlignment w:val="baseline"/>
        <w:rPr>
          <w:lang w:val="id-ID"/>
        </w:rPr>
      </w:pPr>
      <w:r w:rsidRPr="001D430A">
        <w:rPr>
          <w:lang w:val="id-ID"/>
        </w:rPr>
        <w:t>d. Struktur Retoris</w:t>
      </w:r>
    </w:p>
    <w:p w14:paraId="42E2C722" w14:textId="77777777" w:rsidR="00201EBD" w:rsidRPr="001D430A" w:rsidRDefault="00201EBD" w:rsidP="00201EBD">
      <w:pPr>
        <w:spacing w:after="0" w:line="480" w:lineRule="auto"/>
        <w:ind w:firstLine="720"/>
        <w:contextualSpacing/>
        <w:textAlignment w:val="baseline"/>
        <w:rPr>
          <w:lang w:val="id-ID"/>
        </w:rPr>
      </w:pPr>
      <w:r w:rsidRPr="001D430A">
        <w:rPr>
          <w:lang w:val="id-ID"/>
        </w:rPr>
        <w:t>Secara unsur retoris, terlihat upaya penulis di Hidayatullah.com untuk menekankan fakta dengan menggunakan kata “terwadahi”. Kata tersebut merupakan idiom yang dipilih penulis bersangkutan dengan paradigma isi RUU-PKS dalam poin tindak pidana yang dapat lebih tepat masuk atau menjadi pelengkap di dalam KUHP. Sehingga pemaknaan berita ini dengan menggunakan idiom tersebut juga dapat mengarah kepada paradigma dalam naskah RUU-PKS perlu ditinjau ulang.</w:t>
      </w:r>
    </w:p>
    <w:p w14:paraId="10FE3E51" w14:textId="77777777" w:rsidR="00201EBD" w:rsidRPr="001D430A" w:rsidRDefault="00201EBD" w:rsidP="00201EBD">
      <w:pPr>
        <w:spacing w:after="0" w:line="480" w:lineRule="auto"/>
        <w:ind w:firstLine="720"/>
        <w:contextualSpacing/>
        <w:textAlignment w:val="baseline"/>
        <w:rPr>
          <w:lang w:val="id-ID"/>
        </w:rPr>
      </w:pPr>
      <w:r w:rsidRPr="001D430A">
        <w:rPr>
          <w:lang w:val="id-ID"/>
        </w:rPr>
        <w:t xml:space="preserve">Untuk menekankan fakta lainnya, penulis juga memilih foto atau gambar untuk berita ini. Adapun gambar yang dipilih memperlihatkan salah satu narasumber yang sedang menjelaskan materinya. Selain itu juga dimasukan gambar </w:t>
      </w:r>
      <w:r w:rsidRPr="001D430A">
        <w:rPr>
          <w:i/>
          <w:lang w:val="id-ID"/>
        </w:rPr>
        <w:t>cover</w:t>
      </w:r>
      <w:r w:rsidRPr="001D430A">
        <w:rPr>
          <w:lang w:val="id-ID"/>
        </w:rPr>
        <w:t xml:space="preserve"> materi </w:t>
      </w:r>
      <w:r w:rsidRPr="001D430A">
        <w:rPr>
          <w:i/>
          <w:lang w:val="id-ID"/>
        </w:rPr>
        <w:t>powerpoint</w:t>
      </w:r>
      <w:r w:rsidRPr="001D430A">
        <w:rPr>
          <w:lang w:val="id-ID"/>
        </w:rPr>
        <w:t xml:space="preserve"> dari narasumber tersebut. Pemilihan gambar semacam ini juga tidak terlepas dari tulisan yang terdapat di dalamnya. Diantara tulisan yang tercantum di gambar ialah nama narasumber, jabatan narasumber, dan judul materi yang menginformasikan kajian dilakukan dengan perspektif multidisiplin.</w:t>
      </w:r>
    </w:p>
    <w:p w14:paraId="71BFF223" w14:textId="77777777" w:rsidR="00362134" w:rsidRDefault="00362134"/>
    <w:sectPr w:rsidR="003621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1D64E" w14:textId="77777777" w:rsidR="00201EBD" w:rsidRDefault="00201EBD" w:rsidP="00201EBD">
      <w:pPr>
        <w:spacing w:after="0" w:line="240" w:lineRule="auto"/>
      </w:pPr>
      <w:r>
        <w:separator/>
      </w:r>
    </w:p>
  </w:endnote>
  <w:endnote w:type="continuationSeparator" w:id="0">
    <w:p w14:paraId="3A816B7C" w14:textId="77777777" w:rsidR="00201EBD" w:rsidRDefault="00201EBD" w:rsidP="00201E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C56AB" w14:textId="77777777" w:rsidR="00201EBD" w:rsidRDefault="00201EBD" w:rsidP="00201EBD">
      <w:pPr>
        <w:spacing w:after="0" w:line="240" w:lineRule="auto"/>
      </w:pPr>
      <w:r>
        <w:separator/>
      </w:r>
    </w:p>
  </w:footnote>
  <w:footnote w:type="continuationSeparator" w:id="0">
    <w:p w14:paraId="206ECC9F" w14:textId="77777777" w:rsidR="00201EBD" w:rsidRDefault="00201EBD" w:rsidP="00201EBD">
      <w:pPr>
        <w:spacing w:after="0" w:line="240" w:lineRule="auto"/>
      </w:pPr>
      <w:r>
        <w:continuationSeparator/>
      </w:r>
    </w:p>
  </w:footnote>
  <w:footnote w:id="1">
    <w:p w14:paraId="04A97089" w14:textId="77777777" w:rsidR="00201EBD" w:rsidRPr="00543F9E" w:rsidRDefault="00201EBD" w:rsidP="00201EBD">
      <w:pPr>
        <w:pStyle w:val="TeksCatatanKaki"/>
        <w:rPr>
          <w:lang w:val="id-ID"/>
        </w:rPr>
      </w:pPr>
      <w:r w:rsidRPr="00543F9E">
        <w:rPr>
          <w:rStyle w:val="ReferensiCatatanKaki"/>
        </w:rPr>
        <w:footnoteRef/>
      </w:r>
      <w:r w:rsidRPr="00543F9E">
        <w:t xml:space="preserve"> </w:t>
      </w:r>
      <w:r w:rsidRPr="00543F9E">
        <w:fldChar w:fldCharType="begin"/>
      </w:r>
      <w:r>
        <w:instrText xml:space="preserve"> ADDIN ZOTERO_ITEM CSL_CITATION {"citationID":"ocH3UmIm","properties":{"formattedCitation":"\\uc0\\u8220{}Dorong RUU PKS, KSP Inisiasi Bentuk Gugus Tugas di Kementerian Lembaga,\\uc0\\u8221{} {\\i{}suara.com}, last modified February 10, 2021, accessed September 17, 2021, https://www.suara.com/news/2021/02/10/214824/dorong-ruu-pks-ksp-inisiasi-bentuk-gugus-tugas-di-kementerian-lembaga.","plainCitation":"“Dorong RUU PKS, KSP Inisiasi Bentuk Gugus Tugas di Kementerian Lembaga,” suara.com, last modified February 10, 2021, accessed September 17, 2021, https://www.suara.com/news/2021/02/10/214824/dorong-ruu-pks-ksp-inisiasi-bentuk-gugus-tugas-di-kementerian-lembaga.","noteIndex":53},"citationItems":[{"id":148,"uris":["http://zotero.org/users/local/kmvxBPLF/items/QCAZFJNL"],"uri":["http://zotero.org/users/local/kmvxBPLF/items/QCAZFJNL"],"itemData":{"id":148,"type":"webpage","abstract":"Moeldoko menuturkan Gugus tugas tersebut berfungsi untuk mengawal kinerja politik, aspek substansi dan komunikasi media.","container-title":"suara.com","language":"id","note":"section: suara.com","title":"Dorong RUU PKS, KSP Inisiasi Bentuk Gugus Tugas di Kementerian Lembaga","URL":"https://www.suara.com/news/2021/02/10/214824/dorong-ruu-pks-ksp-inisiasi-bentuk-gugus-tugas-di-kementerian-lembaga","accessed":{"date-parts":[["2021",9,17]]},"issued":{"date-parts":[["2021",2,10]]}}}],"schema":"https://github.com/citation-style-language/schema/raw/master/csl-citation.json"} </w:instrText>
      </w:r>
      <w:r w:rsidRPr="00543F9E">
        <w:fldChar w:fldCharType="separate"/>
      </w:r>
      <w:r w:rsidRPr="00577737">
        <w:rPr>
          <w:szCs w:val="24"/>
        </w:rPr>
        <w:t xml:space="preserve">“Dorong RUU PKS, KSP Inisiasi Bentuk Gugus Tugas di Kementerian Lembaga,” </w:t>
      </w:r>
      <w:r w:rsidRPr="00577737">
        <w:rPr>
          <w:i/>
          <w:iCs/>
          <w:szCs w:val="24"/>
        </w:rPr>
        <w:t>suara.com</w:t>
      </w:r>
      <w:r w:rsidRPr="00577737">
        <w:rPr>
          <w:szCs w:val="24"/>
        </w:rPr>
        <w:t>, last modified February 10, 2021, accessed September 17, 2021, https://www.suara.com/news/2021/02/10/214824/dorong-ruu-pks-ksp-inisiasi-bentuk-gugus-tugas-di-kementerian-lembaga.</w:t>
      </w:r>
      <w:r w:rsidRPr="00543F9E">
        <w:fldChar w:fldCharType="end"/>
      </w:r>
    </w:p>
  </w:footnote>
  <w:footnote w:id="2">
    <w:p w14:paraId="734EF9B4" w14:textId="77777777" w:rsidR="00201EBD" w:rsidRPr="00543F9E" w:rsidRDefault="00201EBD" w:rsidP="00201EBD">
      <w:pPr>
        <w:pStyle w:val="TeksCatatanKaki"/>
        <w:rPr>
          <w:lang w:val="id-ID"/>
        </w:rPr>
      </w:pPr>
      <w:r w:rsidRPr="00543F9E">
        <w:rPr>
          <w:rStyle w:val="ReferensiCatatanKaki"/>
        </w:rPr>
        <w:footnoteRef/>
      </w:r>
      <w:r w:rsidRPr="00543F9E">
        <w:t xml:space="preserve"> </w:t>
      </w:r>
      <w:r w:rsidRPr="00543F9E">
        <w:fldChar w:fldCharType="begin"/>
      </w:r>
      <w:r>
        <w:instrText xml:space="preserve"> ADDIN ZOTERO_ITEM CSL_CITATION {"citationID":"9yM8phru","properties":{"formattedCitation":"\\uc0\\u8220{}Kongres Ulama Perempuan Indonesia Kecam Aisha Weddings: Sahkan RUU PKS!,\\uc0\\u8221{} {\\i{}suara.com}, last modified February 12, 2021, accessed September 17, 2021, https://www.suara.com/news/2021/02/12/125243/kongres-ulama-perempuan-indonesia-kecam-aisha-weddings-sahkan-ruu-pks.","plainCitation":"“Kongres Ulama Perempuan Indonesia Kecam Aisha Weddings: Sahkan RUU PKS!,” suara.com, last modified February 12, 2021, accessed September 17, 2021, https://www.suara.com/news/2021/02/12/125243/kongres-ulama-perempuan-indonesia-kecam-aisha-weddings-sahkan-ruu-pks.","noteIndex":54},"citationItems":[{"id":150,"uris":["http://zotero.org/users/local/kmvxBPLF/items/3UFEATHQ"],"uri":["http://zotero.org/users/local/kmvxBPLF/items/3UFEATHQ"],"itemData":{"id":150,"type":"webpage","abstract":"Oleh karenanya pengesahan RUU-PKS yang diharapkan menjadi payung hukum untuk melindungi korban dan calon korban, sekaligus menindak pelaku merupakan sesuatu yang mendesak.","container-title":"suara.com","language":"id","note":"section: suara.com","title":"Kongres Ulama Perempuan Indonesia Kecam Aisha Weddings: Sahkan RUU PKS!","title-short":"Kongres Ulama Perempuan Indonesia Kecam Aisha Weddings","URL":"https://www.suara.com/news/2021/02/12/125243/kongres-ulama-perempuan-indonesia-kecam-aisha-weddings-sahkan-ruu-pks","accessed":{"date-parts":[["2021",9,17]]},"issued":{"date-parts":[["2021",2,12]]}}}],"schema":"https://github.com/citation-style-language/schema/raw/master/csl-citation.json"} </w:instrText>
      </w:r>
      <w:r w:rsidRPr="00543F9E">
        <w:fldChar w:fldCharType="separate"/>
      </w:r>
      <w:r w:rsidRPr="00577737">
        <w:rPr>
          <w:szCs w:val="24"/>
        </w:rPr>
        <w:t xml:space="preserve">“Kongres Ulama Perempuan Indonesia Kecam Aisha Weddings: Sahkan RUU PKS!,” </w:t>
      </w:r>
      <w:r w:rsidRPr="00577737">
        <w:rPr>
          <w:i/>
          <w:iCs/>
          <w:szCs w:val="24"/>
        </w:rPr>
        <w:t>suara.com</w:t>
      </w:r>
      <w:r w:rsidRPr="00577737">
        <w:rPr>
          <w:szCs w:val="24"/>
        </w:rPr>
        <w:t>, last modified February 12, 2021, accessed September 17, 2021, https://www.suara.com/news/2021/02/12/125243/kongres-ulama-perempuan-indonesia-kecam-aisha-weddings-sahkan-ruu-pks.</w:t>
      </w:r>
      <w:r w:rsidRPr="00543F9E">
        <w:fldChar w:fldCharType="end"/>
      </w:r>
    </w:p>
  </w:footnote>
  <w:footnote w:id="3">
    <w:p w14:paraId="37CE6899" w14:textId="77777777" w:rsidR="00201EBD" w:rsidRPr="00543F9E" w:rsidRDefault="00201EBD" w:rsidP="00201EBD">
      <w:pPr>
        <w:pStyle w:val="TeksCatatanKaki"/>
        <w:rPr>
          <w:lang w:val="id-ID"/>
        </w:rPr>
      </w:pPr>
      <w:r w:rsidRPr="00543F9E">
        <w:rPr>
          <w:rStyle w:val="ReferensiCatatanKaki"/>
        </w:rPr>
        <w:footnoteRef/>
      </w:r>
      <w:r w:rsidRPr="00543F9E">
        <w:t xml:space="preserve"> </w:t>
      </w:r>
      <w:r w:rsidRPr="00543F9E">
        <w:fldChar w:fldCharType="begin"/>
      </w:r>
      <w:r>
        <w:instrText xml:space="preserve"> ADDIN ZOTERO_ITEM CSL_CITATION {"citationID":"a266fjcid1f","properties":{"formattedCitation":"\\uc0\\u8220{}GERAK Perempuan Desak Pemerintah Ratifikasi Konvensi ILO dan Sahkan RUU PKS,\\uc0\\u8221{} {\\i{}suara.com}, last modified March 8, 2021, accessed September 19, 2021, https://www.suara.com/news/2021/03/08/143725/gerak-perempuan-desak-pemerintah-ratifikasi-konvensi-ilo-dan-sahkan-ruu-pks.","plainCitation":"“GERAK Perempuan Desak Pemerintah Ratifikasi Konvensi ILO dan Sahkan RUU PKS,” suara.com, last modified March 8, 2021, accessed September 19, 2021, https://www.suara.com/news/2021/03/08/143725/gerak-perempuan-desak-pemerintah-ratifikasi-konvensi-ilo-dan-sahkan-ruu-pks.","noteIndex":55},"citationItems":[{"id":153,"uris":["http://zotero.org/users/local/kmvxBPLF/items/2QRGKMNL"],"uri":["http://zotero.org/users/local/kmvxBPLF/items/2QRGKMNL"],"itemData":{"id":153,"type":"webpage","abstract":"Tidak bisa dielakkan, negara Indonesia masih abai melindungi perempuan dan bersamaan melakukan diskriminasi.","container-title":"suara.com","language":"id","note":"section: suara.com","title":"GERAK Perempuan Desak Pemerintah Ratifikasi Konvensi ILO dan Sahkan RUU PKS","URL":"https://www.suara.com/news/2021/03/08/143725/gerak-perempuan-desak-pemerintah-ratifikasi-konvensi-ilo-dan-sahkan-ruu-pks","accessed":{"date-parts":[["2021",9,19]]},"issued":{"date-parts":[["2021",3,8]]}}}],"schema":"https://github.com/citation-style-language/schema/raw/master/csl-citation.json"} </w:instrText>
      </w:r>
      <w:r w:rsidRPr="00543F9E">
        <w:fldChar w:fldCharType="separate"/>
      </w:r>
      <w:r w:rsidRPr="00577737">
        <w:rPr>
          <w:szCs w:val="24"/>
        </w:rPr>
        <w:t xml:space="preserve">“GERAK Perempuan Desak Pemerintah Ratifikasi Konvensi ILO dan Sahkan RUU PKS,” </w:t>
      </w:r>
      <w:r w:rsidRPr="00577737">
        <w:rPr>
          <w:i/>
          <w:iCs/>
          <w:szCs w:val="24"/>
        </w:rPr>
        <w:t>suara.com</w:t>
      </w:r>
      <w:r w:rsidRPr="00577737">
        <w:rPr>
          <w:szCs w:val="24"/>
        </w:rPr>
        <w:t>, last modified March 8, 2021, accessed September 19, 2021, https://www.suara.com/news/2021/03/08/143725/gerak-perempuan-desak-pemerintah-ratifikasi-konvensi-ilo-dan-sahkan-ruu-pks.</w:t>
      </w:r>
      <w:r w:rsidRPr="00543F9E">
        <w:fldChar w:fldCharType="end"/>
      </w:r>
    </w:p>
  </w:footnote>
  <w:footnote w:id="4">
    <w:p w14:paraId="048F9951" w14:textId="77777777" w:rsidR="00201EBD" w:rsidRPr="00543F9E" w:rsidRDefault="00201EBD" w:rsidP="00201EBD">
      <w:pPr>
        <w:pStyle w:val="TeksCatatanKaki"/>
        <w:rPr>
          <w:lang w:val="id-ID"/>
        </w:rPr>
      </w:pPr>
      <w:r w:rsidRPr="00543F9E">
        <w:rPr>
          <w:rStyle w:val="ReferensiCatatanKaki"/>
        </w:rPr>
        <w:footnoteRef/>
      </w:r>
      <w:r w:rsidRPr="00543F9E">
        <w:t xml:space="preserve"> </w:t>
      </w:r>
      <w:r w:rsidRPr="00543F9E">
        <w:fldChar w:fldCharType="begin"/>
      </w:r>
      <w:r>
        <w:instrText xml:space="preserve"> ADDIN ZOTERO_ITEM CSL_CITATION {"citationID":"a1rffc9qsta","properties":{"formattedCitation":"\\uc0\\u8220{}Kekerasan Terhadap Perempuan Meningkat, DPR: RUU PKS Perlu Segera Disahkan,\\uc0\\u8221{} {\\i{}suara.com}, last modified March 10, 2021, accessed September 19, 2021, https://microsite.suara.com/dpr/2021/03/10/151526/kekerasan-terhadap-perempuan-meningkat-dpr-ruu-pks-perlu-segera-disahkan.","plainCitation":"“Kekerasan Terhadap Perempuan Meningkat, DPR: RUU PKS Perlu Segera Disahkan,” suara.com, last modified March 10, 2021, accessed September 19, 2021, https://microsite.suara.com/dpr/2021/03/10/151526/kekerasan-terhadap-perempuan-meningkat-dpr-ruu-pks-perlu-segera-disahkan.","noteIndex":56},"citationItems":[{"id":155,"uris":["http://zotero.org/users/local/kmvxBPLF/items/W3UEP2RU"],"uri":["http://zotero.org/users/local/kmvxBPLF/items/W3UEP2RU"],"itemData":{"id":155,"type":"webpage","abstract":"RUU Penghapusan Kekerasan (PKS) masuk ke dalam dalam Prolegnas Prioritas tahun 2021Kekerasan Terhadap Perempuan Meningkat, DPR: RUU PKS Perlu Segera Disahkan","container-title":"suara.com","language":"id","note":"section: suara.com","title":"Kekerasan Terhadap Perempuan Meningkat, DPR: RUU PKS Perlu Segera Disahkan","title-short":"Kekerasan Terhadap Perempuan Meningkat, DPR","URL":"https://microsite.suara.com/dpr/2021/03/10/151526/kekerasan-terhadap-perempuan-meningkat-dpr-ruu-pks-perlu-segera-disahkan","accessed":{"date-parts":[["2021",9,19]]},"issued":{"date-parts":[["2021",3,10]]}}}],"schema":"https://github.com/citation-style-language/schema/raw/master/csl-citation.json"} </w:instrText>
      </w:r>
      <w:r w:rsidRPr="00543F9E">
        <w:fldChar w:fldCharType="separate"/>
      </w:r>
      <w:r w:rsidRPr="00577737">
        <w:rPr>
          <w:szCs w:val="24"/>
        </w:rPr>
        <w:t xml:space="preserve">“Kekerasan Terhadap Perempuan Meningkat, DPR: RUU PKS Perlu Segera Disahkan,” </w:t>
      </w:r>
      <w:r w:rsidRPr="00577737">
        <w:rPr>
          <w:i/>
          <w:iCs/>
          <w:szCs w:val="24"/>
        </w:rPr>
        <w:t>suara.com</w:t>
      </w:r>
      <w:r w:rsidRPr="00577737">
        <w:rPr>
          <w:szCs w:val="24"/>
        </w:rPr>
        <w:t>, last modified March 10, 2021, accessed September 19, 2021, https://microsite.suara.com/dpr/2021/03/10/151526/kekerasan-terhadap-perempuan-meningkat-dpr-ruu-pks-perlu-segera-disahkan.</w:t>
      </w:r>
      <w:r w:rsidRPr="00543F9E">
        <w:fldChar w:fldCharType="end"/>
      </w:r>
    </w:p>
  </w:footnote>
  <w:footnote w:id="5">
    <w:p w14:paraId="13F962D7" w14:textId="77777777" w:rsidR="00201EBD" w:rsidRPr="00543F9E" w:rsidRDefault="00201EBD" w:rsidP="00201EBD">
      <w:pPr>
        <w:pStyle w:val="TeksCatatanKaki"/>
        <w:rPr>
          <w:lang w:val="id-ID"/>
        </w:rPr>
      </w:pPr>
      <w:r w:rsidRPr="00543F9E">
        <w:rPr>
          <w:rStyle w:val="ReferensiCatatanKaki"/>
        </w:rPr>
        <w:footnoteRef/>
      </w:r>
      <w:r w:rsidRPr="00543F9E">
        <w:t xml:space="preserve"> </w:t>
      </w:r>
      <w:r w:rsidRPr="00543F9E">
        <w:fldChar w:fldCharType="begin"/>
      </w:r>
      <w:r>
        <w:instrText xml:space="preserve"> ADDIN ZOTERO_ITEM CSL_CITATION {"citationID":"a2jqanqglsm","properties":{"formattedCitation":"\\uc0\\u8220{}Moeldoko: RUU PKS Sangat Mendesak untuk segera Diundangkan,\\uc0\\u8221{} {\\i{}suara.com}, last modified June 21, 2021, accessed September 19, 2021, https://www.suara.com/news/2021/06/21/202003/moeldoko-ruu-pks-sangat-mendesak-untuk-segera-diundangkan.","plainCitation":"“Moeldoko: RUU PKS Sangat Mendesak untuk segera Diundangkan,” suara.com, last modified June 21, 2021, accessed September 19, 2021, https://www.suara.com/news/2021/06/21/202003/moeldoko-ruu-pks-sangat-mendesak-untuk-segera-diundangkan.","noteIndex":57},"citationItems":[{"id":157,"uris":["http://zotero.org/users/local/kmvxBPLF/items/66SQ75YY"],"uri":["http://zotero.org/users/local/kmvxBPLF/items/66SQ75YY"],"itemData":{"id":157,"type":"webpage","abstract":"Eskalasi kekerasan seksual terus meningkat dan bentuk-bentuk kekerasan semakin kompleks. Undang-undang ini sangat mendesak untuk segera diundangkan, ujar Moeldoko.","container-title":"suara.com","language":"id","note":"section: suara.com","title":"Moeldoko: RUU PKS Sangat Mendesak untuk segera Diundangkan","title-short":"Moeldoko","URL":"https://www.suara.com/news/2021/06/21/202003/moeldoko-ruu-pks-sangat-mendesak-untuk-segera-diundangkan","accessed":{"date-parts":[["2021",9,19]]},"issued":{"date-parts":[["2021",6,21]]}}}],"schema":"https://github.com/citation-style-language/schema/raw/master/csl-citation.json"} </w:instrText>
      </w:r>
      <w:r w:rsidRPr="00543F9E">
        <w:fldChar w:fldCharType="separate"/>
      </w:r>
      <w:r w:rsidRPr="00577737">
        <w:rPr>
          <w:szCs w:val="24"/>
        </w:rPr>
        <w:t xml:space="preserve">“Moeldoko: RUU PKS Sangat Mendesak untuk segera Diundangkan,” </w:t>
      </w:r>
      <w:r w:rsidRPr="00577737">
        <w:rPr>
          <w:i/>
          <w:iCs/>
          <w:szCs w:val="24"/>
        </w:rPr>
        <w:t>suara.com</w:t>
      </w:r>
      <w:r w:rsidRPr="00577737">
        <w:rPr>
          <w:szCs w:val="24"/>
        </w:rPr>
        <w:t>, last modified June 21, 2021, accessed September 19, 2021, https://www.suara.com/news/2021/06/21/202003/moeldoko-ruu-pks-sangat-mendesak-untuk-segera-diundangkan.</w:t>
      </w:r>
      <w:r w:rsidRPr="00543F9E">
        <w:fldChar w:fldCharType="end"/>
      </w:r>
    </w:p>
  </w:footnote>
  <w:footnote w:id="6">
    <w:p w14:paraId="61517E3D" w14:textId="77777777" w:rsidR="00201EBD" w:rsidRPr="00651463" w:rsidRDefault="00201EBD" w:rsidP="00201EBD">
      <w:pPr>
        <w:pStyle w:val="TeksCatatanKaki"/>
        <w:rPr>
          <w:lang w:val="id-ID"/>
        </w:rPr>
      </w:pPr>
      <w:r>
        <w:rPr>
          <w:rStyle w:val="ReferensiCatatanKaki"/>
        </w:rPr>
        <w:footnoteRef/>
      </w:r>
      <w:r>
        <w:t xml:space="preserve"> </w:t>
      </w:r>
      <w:r>
        <w:fldChar w:fldCharType="begin"/>
      </w:r>
      <w:r>
        <w:instrText xml:space="preserve"> ADDIN ZOTERO_ITEM CSL_CITATION {"citationID":"zKH6RnBA","properties":{"formattedCitation":"\\uc0\\u8220{}Anggota Baleg DPR RI Ingatkan Bahaya Penyusupan Persetujuan RUU P-KS,\\uc0\\u8221{} {\\i{}Hidayatullah.Com}, February 6, 2021, accessed October 4, 2021, https://www.hidayatullah.com/berita/nasional/read/2021/02/06/201058/anggota-baleg-dpr-ri-ingatkan-bahaya-penyusupan-persetujuan-ruu-p-ks.html.","plainCitation":"“Anggota Baleg DPR RI Ingatkan Bahaya Penyusupan Persetujuan RUU P-KS,” Hidayatullah.Com, February 6, 2021, accessed October 4, 2021, https://www.hidayatullah.com/berita/nasional/read/2021/02/06/201058/anggota-baleg-dpr-ri-ingatkan-bahaya-penyusupan-persetujuan-ruu-p-ks.html.","noteIndex":58},"citationItems":[{"id":177,"uris":["http://zotero.org/users/local/kmvxBPLF/items/AUWJ5DMI"],"uri":["http://zotero.org/users/local/kmvxBPLF/items/AUWJ5DMI"],"itemData":{"id":177,"type":"post-weblog","abstract":"Hidayatullah.com--Anggota Badan Legislasi (Baleg) DPR RI, Almuzzammil Yusuf memberikan pandangan tentang bahaya penyusupan persetujuan seksual (kesepakatan seksual) pada Rancangan Undang-Undang (RUU)","container-title":"Hidayatullah.com","language":"en","title":"Anggota Baleg DPR RI Ingatkan Bahaya Penyusupan Persetujuan RUU P-KS","URL":"https://www.hidayatullah.com/berita/nasional/read/2021/02/06/201058/anggota-baleg-dpr-ri-ingatkan-bahaya-penyusupan-persetujuan-ruu-p-ks.html","accessed":{"date-parts":[["2021",10,4]]},"issued":{"date-parts":[["2021",2,6]]}}}],"schema":"https://github.com/citation-style-language/schema/raw/master/csl-citation.json"} </w:instrText>
      </w:r>
      <w:r>
        <w:fldChar w:fldCharType="separate"/>
      </w:r>
      <w:r w:rsidRPr="00577737">
        <w:rPr>
          <w:szCs w:val="24"/>
        </w:rPr>
        <w:t xml:space="preserve">“Anggota Baleg DPR RI Ingatkan Bahaya Penyusupan Persetujuan RUU P-KS,” </w:t>
      </w:r>
      <w:r w:rsidRPr="00577737">
        <w:rPr>
          <w:i/>
          <w:iCs/>
          <w:szCs w:val="24"/>
        </w:rPr>
        <w:t>Hidayatullah.Com</w:t>
      </w:r>
      <w:r w:rsidRPr="00577737">
        <w:rPr>
          <w:szCs w:val="24"/>
        </w:rPr>
        <w:t>, February 6, 2021, accessed October 4, 2021, https://www.hidayatullah.com/berita/nasional/read/2021/02/06/201058/anggota-baleg-dpr-ri-ingatkan-bahaya-penyusupan-persetujuan-ruu-p-ks.html.</w:t>
      </w:r>
      <w:r>
        <w:fldChar w:fldCharType="end"/>
      </w:r>
    </w:p>
  </w:footnote>
  <w:footnote w:id="7">
    <w:p w14:paraId="0E64C37A" w14:textId="77777777" w:rsidR="00201EBD" w:rsidRPr="00C857AD" w:rsidRDefault="00201EBD" w:rsidP="00201EBD">
      <w:pPr>
        <w:pStyle w:val="TeksCatatanKaki"/>
        <w:rPr>
          <w:lang w:val="id-ID"/>
        </w:rPr>
      </w:pPr>
      <w:r>
        <w:rPr>
          <w:rStyle w:val="ReferensiCatatanKaki"/>
        </w:rPr>
        <w:footnoteRef/>
      </w:r>
      <w:r>
        <w:t xml:space="preserve"> </w:t>
      </w:r>
      <w:r>
        <w:fldChar w:fldCharType="begin"/>
      </w:r>
      <w:r>
        <w:instrText xml:space="preserve"> ADDIN ZOTERO_ITEM CSL_CITATION {"citationID":"Ak1bStO4","properties":{"formattedCitation":"\\uc0\\u8220{}Bedah Buku AILA Indonesia Kupas Makna Kekerasan Seksual Dalam RUU P-KS,\\uc0\\u8221{} {\\i{}Hidayatullah.Com}, February 9, 2021, accessed October 4, 2021, https://www.hidayatullah.com/artikel/pustaka/read/2021/02/09/201181/bedah-buku-aila-indonesia-kupas-makna-kekerasan-seksual-dalam-ruu-p-ks.html.","plainCitation":"“Bedah Buku AILA Indonesia Kupas Makna Kekerasan Seksual Dalam RUU P-KS,” Hidayatullah.Com, February 9, 2021, accessed October 4, 2021, https://www.hidayatullah.com/artikel/pustaka/read/2021/02/09/201181/bedah-buku-aila-indonesia-kupas-makna-kekerasan-seksual-dalam-ruu-p-ks.html.","noteIndex":59},"citationItems":[{"id":179,"uris":["http://zotero.org/users/local/kmvxBPLF/items/YE45LPQ6"],"uri":["http://zotero.org/users/local/kmvxBPLF/items/YE45LPQ6"],"itemData":{"id":179,"type":"post-weblog","abstract":"Hidayatullah.com—Sebanyak 500 peserta menghadiri bedah buku “Kekerasan Seksual VS Kejahatan Seksual Problem Paradigma Sexual Consent dalam RUU P-KS” yang diselenggarakan oleh AILA Indonesia, pad","container-title":"Hidayatullah.com","language":"en","title":"Bedah Buku AILA Indonesia Kupas Makna Kekerasan Seksual dalam RUU P-KS","URL":"https://www.hidayatullah.com/artikel/pustaka/read/2021/02/09/201181/bedah-buku-aila-indonesia-kupas-makna-kekerasan-seksual-dalam-ruu-p-ks.html","accessed":{"date-parts":[["2021",10,4]]},"issued":{"date-parts":[["2021",2,9]]}}}],"schema":"https://github.com/citation-style-language/schema/raw/master/csl-citation.json"} </w:instrText>
      </w:r>
      <w:r>
        <w:fldChar w:fldCharType="separate"/>
      </w:r>
      <w:r w:rsidRPr="00577737">
        <w:rPr>
          <w:szCs w:val="24"/>
        </w:rPr>
        <w:t xml:space="preserve">“Bedah Buku AILA Indonesia Kupas Makna Kekerasan Seksual Dalam RUU P-KS,” </w:t>
      </w:r>
      <w:r w:rsidRPr="00577737">
        <w:rPr>
          <w:i/>
          <w:iCs/>
          <w:szCs w:val="24"/>
        </w:rPr>
        <w:t>Hidayatullah.Com</w:t>
      </w:r>
      <w:r w:rsidRPr="00577737">
        <w:rPr>
          <w:szCs w:val="24"/>
        </w:rPr>
        <w:t>, February 9, 2021, accessed October 4, 2021, https://www.hidayatullah.com/artikel/pustaka/read/2021/02/09/201181/bedah-buku-aila-indonesia-kupas-makna-kekerasan-seksual-dalam-ruu-p-ks.html.</w:t>
      </w:r>
      <w:r>
        <w:fldChar w:fldCharType="end"/>
      </w:r>
    </w:p>
  </w:footnote>
  <w:footnote w:id="8">
    <w:p w14:paraId="4AABE694" w14:textId="77777777" w:rsidR="00201EBD" w:rsidRPr="003B78AA" w:rsidRDefault="00201EBD" w:rsidP="00201EBD">
      <w:pPr>
        <w:pStyle w:val="TeksCatatanKaki"/>
        <w:rPr>
          <w:lang w:val="id-ID"/>
        </w:rPr>
      </w:pPr>
      <w:r>
        <w:rPr>
          <w:rStyle w:val="ReferensiCatatanKaki"/>
        </w:rPr>
        <w:footnoteRef/>
      </w:r>
      <w:r>
        <w:t xml:space="preserve"> </w:t>
      </w:r>
      <w:r>
        <w:fldChar w:fldCharType="begin"/>
      </w:r>
      <w:r>
        <w:instrText xml:space="preserve"> ADDIN ZOTERO_ITEM CSL_CITATION {"citationID":"pAYtMJyZ","properties":{"formattedCitation":"\\uc0\\u8220{}Serukan Aksi Selamatkan Moral Bangsa, KAMMI Luncurkan Satgas RUU PKS,\\uc0\\u8221{} {\\i{}Hidayatullah.Com}, March 16, 2021, accessed October 4, 2021, https://www.hidayatullah.com/berita/nasional/read/2021/03/16/203954/serukan-aksi-selamatkan-moral-bangsa-kammi-luncurkan-satgas-ruu-pks.html.","plainCitation":"“Serukan Aksi Selamatkan Moral Bangsa, KAMMI Luncurkan Satgas RUU PKS,” Hidayatullah.Com, March 16, 2021, accessed October 4, 2021, https://www.hidayatullah.com/berita/nasional/read/2021/03/16/203954/serukan-aksi-selamatkan-moral-bangsa-kammi-luncurkan-satgas-ruu-pks.html.","noteIndex":60},"citationItems":[{"id":181,"uris":["http://zotero.org/users/local/kmvxBPLF/items/6PCJSQAG"],"uri":["http://zotero.org/users/local/kmvxBPLF/items/6PCJSQAG"],"itemData":{"id":181,"type":"post-weblog","abstract":"Hidayatullah.com--Kesatuan Aksi Mahasiswa Muslim Indonesia (KAMMI) meluncurkan Satuan Tugas Rancangan Undang-Undang Penghapusan Kekerasan Seksual (Satgas RUU PKS), yang diawali dengan penyerahan hasil","container-title":"Hidayatullah.com","language":"en","title":"Serukan Aksi Selamatkan Moral Bangsa, KAMMI Luncurkan Satgas RUU PKS","URL":"https://www.hidayatullah.com/berita/nasional/read/2021/03/16/203954/serukan-aksi-selamatkan-moral-bangsa-kammi-luncurkan-satgas-ruu-pks.html","accessed":{"date-parts":[["2021",10,4]]},"issued":{"date-parts":[["2021",3,16]]}}}],"schema":"https://github.com/citation-style-language/schema/raw/master/csl-citation.json"} </w:instrText>
      </w:r>
      <w:r>
        <w:fldChar w:fldCharType="separate"/>
      </w:r>
      <w:r w:rsidRPr="00577737">
        <w:rPr>
          <w:szCs w:val="24"/>
        </w:rPr>
        <w:t xml:space="preserve">“Serukan Aksi Selamatkan Moral Bangsa, KAMMI Luncurkan Satgas RUU PKS,” </w:t>
      </w:r>
      <w:r w:rsidRPr="00577737">
        <w:rPr>
          <w:i/>
          <w:iCs/>
          <w:szCs w:val="24"/>
        </w:rPr>
        <w:t>Hidayatullah.Com</w:t>
      </w:r>
      <w:r w:rsidRPr="00577737">
        <w:rPr>
          <w:szCs w:val="24"/>
        </w:rPr>
        <w:t>, March 16, 2021, accessed October 4, 2021, https://www.hidayatullah.com/berita/nasional/read/2021/03/16/203954/serukan-aksi-selamatkan-moral-bangsa-kammi-luncurkan-satgas-ruu-pks.html.</w:t>
      </w:r>
      <w:r>
        <w:fldChar w:fldCharType="end"/>
      </w:r>
    </w:p>
  </w:footnote>
  <w:footnote w:id="9">
    <w:p w14:paraId="3FB98BA4" w14:textId="77777777" w:rsidR="00201EBD" w:rsidRPr="0083683F" w:rsidRDefault="00201EBD" w:rsidP="00201EBD">
      <w:pPr>
        <w:pStyle w:val="TeksCatatanKaki"/>
        <w:rPr>
          <w:lang w:val="id-ID"/>
        </w:rPr>
      </w:pPr>
      <w:r>
        <w:rPr>
          <w:rStyle w:val="ReferensiCatatanKaki"/>
        </w:rPr>
        <w:footnoteRef/>
      </w:r>
      <w:r>
        <w:t xml:space="preserve"> </w:t>
      </w:r>
      <w:r>
        <w:fldChar w:fldCharType="begin"/>
      </w:r>
      <w:r>
        <w:instrText xml:space="preserve"> ADDIN ZOTERO_ITEM CSL_CITATION {"citationID":"ln2rgXFA","properties":{"formattedCitation":"\\uc0\\u8220{}Kajian KAMMI: RUU P-KS Bertentangan Dengan Pancasila Dan Konstitusi,\\uc0\\u8221{} {\\i{}Hidayatullah.Com}, March 31, 2021, accessed October 4, 2021, https://www.hidayatullah.com/berita/nasional/read/2021/03/31/205118/kajian-kammi-ruu-p-ks-bertentangan-dengan-pancasila-dan-konstitusi.html.","plainCitation":"“Kajian KAMMI: RUU P-KS Bertentangan Dengan Pancasila Dan Konstitusi,” Hidayatullah.Com, March 31, 2021, accessed October 4, 2021, https://www.hidayatullah.com/berita/nasional/read/2021/03/31/205118/kajian-kammi-ruu-p-ks-bertentangan-dengan-pancasila-dan-konstitusi.html.","noteIndex":61},"citationItems":[{"id":183,"uris":["http://zotero.org/users/local/kmvxBPLF/items/9IT9WMQI"],"uri":["http://zotero.org/users/local/kmvxBPLF/items/9IT9WMQI"],"itemData":{"id":183,"type":"post-weblog","abstract":"Hidayatullah.com--Kajian Internal Kesatuan Aksi Mahasiswa Muslim Indonesia (KAMMI) menunjukkan RUU P-KS sangat bertentangan dengan Pancasila dan konstitusi. Kajian internal ini digagas oleh Satuan Tug","container-title":"Hidayatullah.com","language":"en","title":"Kajian KAMMI: RUU P-KS Bertentangan dengan Pancasila dan Konstitusi","title-short":"Kajian KAMMI","URL":"https://www.hidayatullah.com/berita/nasional/read/2021/03/31/205118/kajian-kammi-ruu-p-ks-bertentangan-dengan-pancasila-dan-konstitusi.html","accessed":{"date-parts":[["2021",10,4]]},"issued":{"date-parts":[["2021",3,31]]}}}],"schema":"https://github.com/citation-style-language/schema/raw/master/csl-citation.json"} </w:instrText>
      </w:r>
      <w:r>
        <w:fldChar w:fldCharType="separate"/>
      </w:r>
      <w:r w:rsidRPr="0083683F">
        <w:rPr>
          <w:szCs w:val="24"/>
        </w:rPr>
        <w:t xml:space="preserve">“Kajian KAMMI: RUU P-KS Bertentangan Dengan Pancasila Dan Konstitusi,” </w:t>
      </w:r>
      <w:r w:rsidRPr="0083683F">
        <w:rPr>
          <w:i/>
          <w:iCs/>
          <w:szCs w:val="24"/>
        </w:rPr>
        <w:t>Hidayatullah.Com</w:t>
      </w:r>
      <w:r w:rsidRPr="0083683F">
        <w:rPr>
          <w:szCs w:val="24"/>
        </w:rPr>
        <w:t>, March 31, 2021, accessed October 4, 2021, https://www.hidayatullah.com/berita/nasional/read/2021/03/31/205118/kajian-kammi-ruu-p-ks-bertentangan-dengan-pancasila-dan-konstitusi.html.</w:t>
      </w:r>
      <w:r>
        <w:fldChar w:fldCharType="end"/>
      </w:r>
    </w:p>
  </w:footnote>
  <w:footnote w:id="10">
    <w:p w14:paraId="4C2EDE2E" w14:textId="77777777" w:rsidR="00201EBD" w:rsidRPr="00BA44CD" w:rsidRDefault="00201EBD" w:rsidP="00201EBD">
      <w:pPr>
        <w:pStyle w:val="TeksCatatanKaki"/>
        <w:rPr>
          <w:lang w:val="id-ID"/>
        </w:rPr>
      </w:pPr>
      <w:r>
        <w:rPr>
          <w:rStyle w:val="ReferensiCatatanKaki"/>
        </w:rPr>
        <w:footnoteRef/>
      </w:r>
      <w:r>
        <w:t xml:space="preserve"> </w:t>
      </w:r>
      <w:r>
        <w:fldChar w:fldCharType="begin"/>
      </w:r>
      <w:r>
        <w:instrText xml:space="preserve"> ADDIN ZOTERO_ITEM CSL_CITATION {"citationID":"B8CHUxzt","properties":{"formattedCitation":"\\uc0\\u8220{}Anggota Baleg Usul Penyusunan RUU PKS Merujuk Pada Undang-Undang Perkawinan,\\uc0\\u8221{} accessed October 4, 2021, https://www.hidayatullah.com/berita/nasional/read/2021/07/14/211995/anggota-baleg-usul-penyusunan-ruu-pks-merujuk-pada-undang-undang-perkawinan.html.","plainCitation":"“Anggota Baleg Usul Penyusunan RUU PKS Merujuk Pada Undang-Undang Perkawinan,” accessed October 4, 2021, https://www.hidayatullah.com/berita/nasional/read/2021/07/14/211995/anggota-baleg-usul-penyusunan-ruu-pks-merujuk-pada-undang-undang-perkawinan.html.","noteIndex":62},"citationItems":[{"id":184,"uris":["http://zotero.org/users/local/kmvxBPLF/items/R4GY7VCM"],"uri":["http://zotero.org/users/local/kmvxBPLF/items/R4GY7VCM"],"itemData":{"id":184,"type":"webpage","title":"Anggota Baleg Usul Penyusunan RUU PKS Merujuk Pada Undang-Undang Perkawinan","URL":"https://www.hidayatullah.com/berita/nasional/read/2021/07/14/211995/anggota-baleg-usul-penyusunan-ruu-pks-merujuk-pada-undang-undang-perkawinan.html","accessed":{"date-parts":[["2021",10,4]]}}}],"schema":"https://github.com/citation-style-language/schema/raw/master/csl-citation.json"} </w:instrText>
      </w:r>
      <w:r>
        <w:fldChar w:fldCharType="separate"/>
      </w:r>
      <w:r w:rsidRPr="00BA44CD">
        <w:rPr>
          <w:szCs w:val="24"/>
        </w:rPr>
        <w:t>“Anggota Baleg Usul Penyusunan RUU PKS Merujuk Pada Undang-Undang Perkawinan,” accessed October 4, 2021, https://www.hidayatullah.com/berita/nasional/read/2021/07/14/211995/anggota-baleg-usul-penyusunan-ruu-pks-merujuk-pada-undang-undang-perkawinan.html.</w:t>
      </w:r>
      <w:r>
        <w:fldChar w:fldCharType="end"/>
      </w:r>
    </w:p>
  </w:footnote>
  <w:footnote w:id="11">
    <w:p w14:paraId="3D0E6F1E" w14:textId="77777777" w:rsidR="00201EBD" w:rsidRPr="00BA44CD" w:rsidRDefault="00201EBD" w:rsidP="00201EBD">
      <w:pPr>
        <w:pStyle w:val="TeksCatatanKaki"/>
        <w:rPr>
          <w:lang w:val="id-ID"/>
        </w:rPr>
      </w:pPr>
      <w:r>
        <w:rPr>
          <w:rStyle w:val="ReferensiCatatanKaki"/>
        </w:rPr>
        <w:footnoteRef/>
      </w:r>
      <w:r>
        <w:t xml:space="preserve"> </w:t>
      </w:r>
      <w:r>
        <w:fldChar w:fldCharType="begin"/>
      </w:r>
      <w:r>
        <w:instrText xml:space="preserve"> ADDIN ZOTERO_ITEM CSL_CITATION {"citationID":"7D3D2kZj","properties":{"formattedCitation":"\\uc0\\u8220{}MUI Gelar Webinar Kajian RUU PKS Dari Perspektif Multidisiplin,\\uc0\\u8221{} accessed October 4, 2021, https://www.hidayatullah.com/berita/nasional/read/2021/07/30/212796/mui-gelar-webinar-kajian-ruu-pks-dari-perspektif-multidisiplin.html.","plainCitation":"“MUI Gelar Webinar Kajian RUU PKS Dari Perspektif Multidisiplin,” accessed October 4, 2021, https://www.hidayatullah.com/berita/nasional/read/2021/07/30/212796/mui-gelar-webinar-kajian-ruu-pks-dari-perspektif-multidisiplin.html.","noteIndex":63},"citationItems":[{"id":186,"uris":["http://zotero.org/users/local/kmvxBPLF/items/6TR6PWZW"],"uri":["http://zotero.org/users/local/kmvxBPLF/items/6TR6PWZW"],"itemData":{"id":186,"type":"webpage","title":"MUI Gelar Webinar Kajian RUU PKS dari Perspektif Multidisiplin","URL":"https://www.hidayatullah.com/berita/nasional/read/2021/07/30/212796/mui-gelar-webinar-kajian-ruu-pks-dari-perspektif-multidisiplin.html","accessed":{"date-parts":[["2021",10,4]]}}}],"schema":"https://github.com/citation-style-language/schema/raw/master/csl-citation.json"} </w:instrText>
      </w:r>
      <w:r>
        <w:fldChar w:fldCharType="separate"/>
      </w:r>
      <w:r w:rsidRPr="00BA44CD">
        <w:rPr>
          <w:szCs w:val="24"/>
        </w:rPr>
        <w:t>“MUI Gelar Webinar Kajian RUU PKS Dari Perspektif Multidisiplin,” accessed October 4, 2021, https://www.hidayatullah.com/berita/nasional/read/2021/07/30/212796/mui-gelar-webinar-kajian-ruu-pks-dari-perspektif-multidisiplin.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E34C1"/>
    <w:multiLevelType w:val="multilevel"/>
    <w:tmpl w:val="0F86E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E16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E527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C2295B"/>
    <w:multiLevelType w:val="hybridMultilevel"/>
    <w:tmpl w:val="D74628D2"/>
    <w:lvl w:ilvl="0" w:tplc="441EB43E">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89D3069"/>
    <w:multiLevelType w:val="hybridMultilevel"/>
    <w:tmpl w:val="8CF64222"/>
    <w:lvl w:ilvl="0" w:tplc="B49C4168">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DE65D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80B13C1"/>
    <w:multiLevelType w:val="multilevel"/>
    <w:tmpl w:val="2162F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FB00C7"/>
    <w:multiLevelType w:val="hybridMultilevel"/>
    <w:tmpl w:val="EC4CA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3A343B"/>
    <w:multiLevelType w:val="hybridMultilevel"/>
    <w:tmpl w:val="E2848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A6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E2A3F79"/>
    <w:multiLevelType w:val="multilevel"/>
    <w:tmpl w:val="86EA2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5F6458"/>
    <w:multiLevelType w:val="hybridMultilevel"/>
    <w:tmpl w:val="2E0AA894"/>
    <w:lvl w:ilvl="0" w:tplc="1B782894">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B24FF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86F2D32"/>
    <w:multiLevelType w:val="hybridMultilevel"/>
    <w:tmpl w:val="02780410"/>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4" w15:restartNumberingAfterBreak="0">
    <w:nsid w:val="4544774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8B80928"/>
    <w:multiLevelType w:val="hybridMultilevel"/>
    <w:tmpl w:val="0EF41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1C0F4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8F746D4"/>
    <w:multiLevelType w:val="multilevel"/>
    <w:tmpl w:val="DDE2D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550DF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E3D12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2EC3B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6412935"/>
    <w:multiLevelType w:val="hybridMultilevel"/>
    <w:tmpl w:val="D8527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285B21"/>
    <w:multiLevelType w:val="hybridMultilevel"/>
    <w:tmpl w:val="95AC91D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70652756"/>
    <w:multiLevelType w:val="hybridMultilevel"/>
    <w:tmpl w:val="BA642B7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321374"/>
    <w:multiLevelType w:val="hybridMultilevel"/>
    <w:tmpl w:val="1FDEF8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9D94521"/>
    <w:multiLevelType w:val="hybridMultilevel"/>
    <w:tmpl w:val="7EE0D7A8"/>
    <w:lvl w:ilvl="0" w:tplc="04090011">
      <w:start w:val="1"/>
      <w:numFmt w:val="decimal"/>
      <w:lvlText w:val="%1)"/>
      <w:lvlJc w:val="left"/>
      <w:pPr>
        <w:ind w:left="3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7B6E7C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841850712">
    <w:abstractNumId w:val="22"/>
  </w:num>
  <w:num w:numId="2" w16cid:durableId="323123780">
    <w:abstractNumId w:val="3"/>
  </w:num>
  <w:num w:numId="3" w16cid:durableId="1463500340">
    <w:abstractNumId w:val="9"/>
  </w:num>
  <w:num w:numId="4" w16cid:durableId="227306288">
    <w:abstractNumId w:val="14"/>
  </w:num>
  <w:num w:numId="5" w16cid:durableId="1680622524">
    <w:abstractNumId w:val="16"/>
  </w:num>
  <w:num w:numId="6" w16cid:durableId="888493779">
    <w:abstractNumId w:val="12"/>
  </w:num>
  <w:num w:numId="7" w16cid:durableId="634718019">
    <w:abstractNumId w:val="26"/>
  </w:num>
  <w:num w:numId="8" w16cid:durableId="1131559218">
    <w:abstractNumId w:val="18"/>
  </w:num>
  <w:num w:numId="9" w16cid:durableId="1695232728">
    <w:abstractNumId w:val="5"/>
  </w:num>
  <w:num w:numId="10" w16cid:durableId="1468470789">
    <w:abstractNumId w:val="13"/>
  </w:num>
  <w:num w:numId="11" w16cid:durableId="1603420506">
    <w:abstractNumId w:val="25"/>
  </w:num>
  <w:num w:numId="12" w16cid:durableId="1334531654">
    <w:abstractNumId w:val="7"/>
  </w:num>
  <w:num w:numId="13" w16cid:durableId="321935847">
    <w:abstractNumId w:val="24"/>
  </w:num>
  <w:num w:numId="14" w16cid:durableId="1242328752">
    <w:abstractNumId w:val="20"/>
  </w:num>
  <w:num w:numId="15" w16cid:durableId="554314732">
    <w:abstractNumId w:val="2"/>
  </w:num>
  <w:num w:numId="16" w16cid:durableId="1112632067">
    <w:abstractNumId w:val="19"/>
  </w:num>
  <w:num w:numId="17" w16cid:durableId="537667794">
    <w:abstractNumId w:val="1"/>
  </w:num>
  <w:num w:numId="18" w16cid:durableId="1304045984">
    <w:abstractNumId w:val="23"/>
  </w:num>
  <w:num w:numId="19" w16cid:durableId="349261531">
    <w:abstractNumId w:val="8"/>
  </w:num>
  <w:num w:numId="20" w16cid:durableId="1668048788">
    <w:abstractNumId w:val="21"/>
  </w:num>
  <w:num w:numId="21" w16cid:durableId="1612129432">
    <w:abstractNumId w:val="6"/>
  </w:num>
  <w:num w:numId="22" w16cid:durableId="527909512">
    <w:abstractNumId w:val="10"/>
  </w:num>
  <w:num w:numId="23" w16cid:durableId="293677755">
    <w:abstractNumId w:val="17"/>
  </w:num>
  <w:num w:numId="24" w16cid:durableId="204760309">
    <w:abstractNumId w:val="0"/>
  </w:num>
  <w:num w:numId="25" w16cid:durableId="1256131068">
    <w:abstractNumId w:val="11"/>
  </w:num>
  <w:num w:numId="26" w16cid:durableId="1212303954">
    <w:abstractNumId w:val="4"/>
  </w:num>
  <w:num w:numId="27" w16cid:durableId="16285852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EBD"/>
    <w:rsid w:val="00201EBD"/>
    <w:rsid w:val="00362134"/>
    <w:rsid w:val="00B1681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0095C"/>
  <w15:chartTrackingRefBased/>
  <w15:docId w15:val="{3A676934-811C-4719-99E8-9C076A27D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1EBD"/>
    <w:pPr>
      <w:spacing w:after="200" w:line="360" w:lineRule="auto"/>
      <w:jc w:val="both"/>
    </w:pPr>
    <w:rPr>
      <w:rFonts w:ascii="Times New Roman" w:hAnsi="Times New Roman" w:cs="Times New Roman"/>
      <w:sz w:val="24"/>
      <w:lang w:val="en-US"/>
    </w:rPr>
  </w:style>
  <w:style w:type="paragraph" w:styleId="Judul1">
    <w:name w:val="heading 1"/>
    <w:basedOn w:val="Normal"/>
    <w:link w:val="Judul1KAR"/>
    <w:uiPriority w:val="9"/>
    <w:qFormat/>
    <w:rsid w:val="00201EBD"/>
    <w:pPr>
      <w:spacing w:before="100" w:beforeAutospacing="1" w:after="100" w:afterAutospacing="1" w:line="240" w:lineRule="auto"/>
      <w:jc w:val="left"/>
      <w:outlineLvl w:val="0"/>
    </w:pPr>
    <w:rPr>
      <w:rFonts w:eastAsia="Times New Roman"/>
      <w:b/>
      <w:bCs/>
      <w:kern w:val="36"/>
      <w:sz w:val="48"/>
      <w:szCs w:val="48"/>
    </w:rPr>
  </w:style>
  <w:style w:type="paragraph" w:styleId="Judul4">
    <w:name w:val="heading 4"/>
    <w:basedOn w:val="Normal"/>
    <w:next w:val="Normal"/>
    <w:link w:val="Judul4KAR"/>
    <w:uiPriority w:val="9"/>
    <w:semiHidden/>
    <w:unhideWhenUsed/>
    <w:qFormat/>
    <w:rsid w:val="00201EBD"/>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201EBD"/>
    <w:rPr>
      <w:rFonts w:ascii="Times New Roman" w:eastAsia="Times New Roman" w:hAnsi="Times New Roman" w:cs="Times New Roman"/>
      <w:b/>
      <w:bCs/>
      <w:kern w:val="36"/>
      <w:sz w:val="48"/>
      <w:szCs w:val="48"/>
      <w:lang w:val="en-US"/>
    </w:rPr>
  </w:style>
  <w:style w:type="character" w:customStyle="1" w:styleId="Judul4KAR">
    <w:name w:val="Judul 4 KAR"/>
    <w:basedOn w:val="FontParagrafDefault"/>
    <w:link w:val="Judul4"/>
    <w:uiPriority w:val="9"/>
    <w:semiHidden/>
    <w:rsid w:val="00201EBD"/>
    <w:rPr>
      <w:rFonts w:asciiTheme="majorHAnsi" w:eastAsiaTheme="majorEastAsia" w:hAnsiTheme="majorHAnsi" w:cstheme="majorBidi"/>
      <w:b/>
      <w:bCs/>
      <w:i/>
      <w:iCs/>
      <w:color w:val="4472C4" w:themeColor="accent1"/>
      <w:sz w:val="24"/>
      <w:lang w:val="en-US"/>
    </w:rPr>
  </w:style>
  <w:style w:type="paragraph" w:styleId="TeksBalon">
    <w:name w:val="Balloon Text"/>
    <w:basedOn w:val="Normal"/>
    <w:link w:val="TeksBalonKAR"/>
    <w:uiPriority w:val="99"/>
    <w:semiHidden/>
    <w:unhideWhenUsed/>
    <w:rsid w:val="00201EB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201EBD"/>
    <w:rPr>
      <w:rFonts w:ascii="Tahoma" w:hAnsi="Tahoma" w:cs="Tahoma"/>
      <w:sz w:val="16"/>
      <w:szCs w:val="16"/>
      <w:lang w:val="en-US"/>
    </w:rPr>
  </w:style>
  <w:style w:type="paragraph" w:styleId="TeksCatatanKaki">
    <w:name w:val="footnote text"/>
    <w:basedOn w:val="Normal"/>
    <w:link w:val="TeksCatatanKakiKAR"/>
    <w:uiPriority w:val="99"/>
    <w:semiHidden/>
    <w:unhideWhenUsed/>
    <w:rsid w:val="00201EBD"/>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201EBD"/>
    <w:rPr>
      <w:rFonts w:ascii="Times New Roman" w:hAnsi="Times New Roman" w:cs="Times New Roman"/>
      <w:sz w:val="20"/>
      <w:szCs w:val="20"/>
      <w:lang w:val="en-US"/>
    </w:rPr>
  </w:style>
  <w:style w:type="character" w:styleId="ReferensiCatatanKaki">
    <w:name w:val="footnote reference"/>
    <w:basedOn w:val="FontParagrafDefault"/>
    <w:uiPriority w:val="99"/>
    <w:semiHidden/>
    <w:unhideWhenUsed/>
    <w:rsid w:val="00201EBD"/>
    <w:rPr>
      <w:vertAlign w:val="superscript"/>
    </w:rPr>
  </w:style>
  <w:style w:type="paragraph" w:styleId="Bibliografi">
    <w:name w:val="Bibliography"/>
    <w:basedOn w:val="Normal"/>
    <w:next w:val="Normal"/>
    <w:uiPriority w:val="37"/>
    <w:unhideWhenUsed/>
    <w:rsid w:val="00201EBD"/>
    <w:pPr>
      <w:spacing w:after="240" w:line="240" w:lineRule="auto"/>
      <w:ind w:left="720" w:hanging="720"/>
    </w:pPr>
  </w:style>
  <w:style w:type="character" w:styleId="Penekanan">
    <w:name w:val="Emphasis"/>
    <w:basedOn w:val="FontParagrafDefault"/>
    <w:uiPriority w:val="20"/>
    <w:qFormat/>
    <w:rsid w:val="00201EBD"/>
    <w:rPr>
      <w:i/>
      <w:iCs/>
    </w:rPr>
  </w:style>
  <w:style w:type="character" w:styleId="Hyperlink">
    <w:name w:val="Hyperlink"/>
    <w:basedOn w:val="FontParagrafDefault"/>
    <w:uiPriority w:val="99"/>
    <w:unhideWhenUsed/>
    <w:rsid w:val="00201EBD"/>
    <w:rPr>
      <w:color w:val="0000FF"/>
      <w:u w:val="single"/>
    </w:rPr>
  </w:style>
  <w:style w:type="character" w:customStyle="1" w:styleId="personname">
    <w:name w:val="person_name"/>
    <w:basedOn w:val="FontParagrafDefault"/>
    <w:rsid w:val="00201EBD"/>
  </w:style>
  <w:style w:type="table" w:styleId="KisiTabel">
    <w:name w:val="Table Grid"/>
    <w:basedOn w:val="TabelNormal"/>
    <w:uiPriority w:val="59"/>
    <w:rsid w:val="00201EBD"/>
    <w:pPr>
      <w:spacing w:after="0" w:line="240" w:lineRule="auto"/>
      <w:jc w:val="both"/>
    </w:pPr>
    <w:rPr>
      <w:rFonts w:ascii="Times New Roman" w:hAnsi="Times New Roman" w:cs="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CatatanAkhir">
    <w:name w:val="endnote reference"/>
    <w:basedOn w:val="FontParagrafDefault"/>
    <w:uiPriority w:val="99"/>
    <w:semiHidden/>
    <w:unhideWhenUsed/>
    <w:rsid w:val="00201EBD"/>
    <w:rPr>
      <w:vertAlign w:val="superscript"/>
    </w:rPr>
  </w:style>
  <w:style w:type="paragraph" w:styleId="NormalWeb">
    <w:name w:val="Normal (Web)"/>
    <w:basedOn w:val="Normal"/>
    <w:uiPriority w:val="99"/>
    <w:unhideWhenUsed/>
    <w:rsid w:val="00201EBD"/>
    <w:pPr>
      <w:spacing w:before="100" w:beforeAutospacing="1" w:after="100" w:afterAutospacing="1" w:line="240" w:lineRule="auto"/>
      <w:jc w:val="left"/>
    </w:pPr>
    <w:rPr>
      <w:rFonts w:eastAsia="Times New Roman"/>
      <w:szCs w:val="24"/>
    </w:rPr>
  </w:style>
  <w:style w:type="paragraph" w:styleId="DaftarParagraf">
    <w:name w:val="List Paragraph"/>
    <w:basedOn w:val="Normal"/>
    <w:uiPriority w:val="34"/>
    <w:qFormat/>
    <w:rsid w:val="00201EBD"/>
    <w:pPr>
      <w:ind w:left="720"/>
      <w:contextualSpacing/>
    </w:pPr>
  </w:style>
  <w:style w:type="paragraph" w:styleId="TidakAdaSpasi">
    <w:name w:val="No Spacing"/>
    <w:uiPriority w:val="1"/>
    <w:qFormat/>
    <w:rsid w:val="00201EBD"/>
    <w:pPr>
      <w:spacing w:after="0" w:line="240" w:lineRule="auto"/>
      <w:jc w:val="both"/>
    </w:pPr>
    <w:rPr>
      <w:rFonts w:ascii="Times New Roman" w:hAnsi="Times New Roman" w:cs="Times New Roman"/>
      <w:sz w:val="24"/>
      <w:lang w:val="en-US"/>
    </w:rPr>
  </w:style>
  <w:style w:type="character" w:styleId="Kuat">
    <w:name w:val="Strong"/>
    <w:basedOn w:val="FontParagrafDefault"/>
    <w:uiPriority w:val="22"/>
    <w:qFormat/>
    <w:rsid w:val="00201EBD"/>
    <w:rPr>
      <w:b/>
      <w:bCs/>
    </w:rPr>
  </w:style>
  <w:style w:type="paragraph" w:customStyle="1" w:styleId="baca-juga-new">
    <w:name w:val="baca-juga-new"/>
    <w:basedOn w:val="Normal"/>
    <w:rsid w:val="00201EBD"/>
    <w:pPr>
      <w:spacing w:before="100" w:beforeAutospacing="1" w:after="100" w:afterAutospacing="1" w:line="240" w:lineRule="auto"/>
      <w:jc w:val="left"/>
    </w:pPr>
    <w:rPr>
      <w:rFonts w:eastAsia="Times New Roman"/>
      <w:szCs w:val="24"/>
    </w:rPr>
  </w:style>
  <w:style w:type="paragraph" w:customStyle="1" w:styleId="text-sm">
    <w:name w:val="text-sm"/>
    <w:basedOn w:val="Normal"/>
    <w:rsid w:val="00201EBD"/>
    <w:pPr>
      <w:spacing w:before="100" w:beforeAutospacing="1" w:after="100" w:afterAutospacing="1" w:line="240" w:lineRule="auto"/>
      <w:jc w:val="left"/>
    </w:pPr>
    <w:rPr>
      <w:rFonts w:eastAsia="Times New Roman"/>
      <w:szCs w:val="24"/>
    </w:rPr>
  </w:style>
  <w:style w:type="character" w:customStyle="1" w:styleId="a2alabel">
    <w:name w:val="a2a_label"/>
    <w:basedOn w:val="FontParagrafDefault"/>
    <w:rsid w:val="00201EBD"/>
  </w:style>
  <w:style w:type="paragraph" w:customStyle="1" w:styleId="listing-itemtitle">
    <w:name w:val="listing-item__title"/>
    <w:basedOn w:val="Normal"/>
    <w:rsid w:val="00201EBD"/>
    <w:pPr>
      <w:spacing w:before="100" w:beforeAutospacing="1" w:after="100" w:afterAutospacing="1" w:line="240" w:lineRule="auto"/>
      <w:jc w:val="left"/>
    </w:pPr>
    <w:rPr>
      <w:rFonts w:eastAsia="Times New Roman"/>
      <w:szCs w:val="24"/>
    </w:rPr>
  </w:style>
  <w:style w:type="paragraph" w:customStyle="1" w:styleId="entry-redaksi">
    <w:name w:val="entry-redaksi"/>
    <w:basedOn w:val="Normal"/>
    <w:rsid w:val="00201EBD"/>
    <w:pPr>
      <w:spacing w:before="100" w:beforeAutospacing="1" w:after="100" w:afterAutospacing="1" w:line="240" w:lineRule="auto"/>
      <w:jc w:val="left"/>
    </w:pPr>
    <w:rPr>
      <w:rFonts w:eastAsia="Times New Roman"/>
      <w:szCs w:val="24"/>
    </w:rPr>
  </w:style>
  <w:style w:type="character" w:customStyle="1" w:styleId="rep">
    <w:name w:val="rep"/>
    <w:basedOn w:val="FontParagrafDefault"/>
    <w:rsid w:val="00201EBD"/>
  </w:style>
  <w:style w:type="character" w:customStyle="1" w:styleId="edt">
    <w:name w:val="edt"/>
    <w:basedOn w:val="FontParagrafDefault"/>
    <w:rsid w:val="00201EBD"/>
  </w:style>
  <w:style w:type="paragraph" w:styleId="Header">
    <w:name w:val="header"/>
    <w:basedOn w:val="Normal"/>
    <w:link w:val="HeaderKAR"/>
    <w:uiPriority w:val="99"/>
    <w:unhideWhenUsed/>
    <w:rsid w:val="00201EBD"/>
    <w:pPr>
      <w:tabs>
        <w:tab w:val="center" w:pos="4680"/>
        <w:tab w:val="right" w:pos="9360"/>
      </w:tabs>
      <w:spacing w:after="0" w:line="240" w:lineRule="auto"/>
    </w:pPr>
  </w:style>
  <w:style w:type="character" w:customStyle="1" w:styleId="HeaderKAR">
    <w:name w:val="Header KAR"/>
    <w:basedOn w:val="FontParagrafDefault"/>
    <w:link w:val="Header"/>
    <w:uiPriority w:val="99"/>
    <w:rsid w:val="00201EBD"/>
    <w:rPr>
      <w:rFonts w:ascii="Times New Roman" w:hAnsi="Times New Roman" w:cs="Times New Roman"/>
      <w:sz w:val="24"/>
      <w:lang w:val="en-US"/>
    </w:rPr>
  </w:style>
  <w:style w:type="paragraph" w:styleId="Footer">
    <w:name w:val="footer"/>
    <w:basedOn w:val="Normal"/>
    <w:link w:val="FooterKAR"/>
    <w:uiPriority w:val="99"/>
    <w:unhideWhenUsed/>
    <w:rsid w:val="00201EBD"/>
    <w:pPr>
      <w:tabs>
        <w:tab w:val="center" w:pos="4680"/>
        <w:tab w:val="right" w:pos="9360"/>
      </w:tabs>
      <w:spacing w:after="0" w:line="240" w:lineRule="auto"/>
    </w:pPr>
  </w:style>
  <w:style w:type="character" w:customStyle="1" w:styleId="FooterKAR">
    <w:name w:val="Footer KAR"/>
    <w:basedOn w:val="FontParagrafDefault"/>
    <w:link w:val="Footer"/>
    <w:uiPriority w:val="99"/>
    <w:rsid w:val="00201EBD"/>
    <w:rPr>
      <w:rFonts w:ascii="Times New Roman"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10284</Words>
  <Characters>58619</Characters>
  <Application>Microsoft Office Word</Application>
  <DocSecurity>0</DocSecurity>
  <Lines>488</Lines>
  <Paragraphs>137</Paragraphs>
  <ScaleCrop>false</ScaleCrop>
  <Company/>
  <LinksUpToDate>false</LinksUpToDate>
  <CharactersWithSpaces>6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 Wahyudi</dc:creator>
  <cp:keywords/>
  <dc:description/>
  <cp:lastModifiedBy>Eko Wahyudi</cp:lastModifiedBy>
  <cp:revision>1</cp:revision>
  <dcterms:created xsi:type="dcterms:W3CDTF">2023-03-31T16:43:00Z</dcterms:created>
  <dcterms:modified xsi:type="dcterms:W3CDTF">2023-03-31T16:43:00Z</dcterms:modified>
</cp:coreProperties>
</file>